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7DD2E56E" w:rsidR="00AB7C58" w:rsidRDefault="00BC3518">
      <w:pPr>
        <w:rPr>
          <w:rFonts w:ascii="Arial" w:hAnsi="Arial" w:cs="Arial"/>
          <w:b/>
          <w:bCs/>
          <w:sz w:val="32"/>
          <w:szCs w:val="32"/>
        </w:rPr>
      </w:pPr>
      <w:commentRangeStart w:id="0"/>
      <w:r w:rsidRPr="00BC3518">
        <w:rPr>
          <w:rFonts w:ascii="Arial" w:hAnsi="Arial" w:cs="Arial"/>
          <w:b/>
          <w:bCs/>
          <w:sz w:val="32"/>
          <w:szCs w:val="32"/>
        </w:rPr>
        <w:t xml:space="preserve">Seasonal </w:t>
      </w:r>
      <w:commentRangeEnd w:id="0"/>
      <w:r w:rsidR="009F1DF2">
        <w:rPr>
          <w:rStyle w:val="CommentReference"/>
        </w:rPr>
        <w:commentReference w:id="0"/>
      </w:r>
      <w:r w:rsidRPr="00BC3518">
        <w:rPr>
          <w:rFonts w:ascii="Arial" w:hAnsi="Arial" w:cs="Arial"/>
          <w:b/>
          <w:bCs/>
          <w:sz w:val="32"/>
          <w:szCs w:val="32"/>
        </w:rPr>
        <w:t xml:space="preserve">Dynamics of an Emerging </w:t>
      </w:r>
      <w:r w:rsidR="00936022">
        <w:rPr>
          <w:rFonts w:ascii="Arial" w:hAnsi="Arial" w:cs="Arial"/>
          <w:b/>
          <w:bCs/>
          <w:sz w:val="32"/>
          <w:szCs w:val="32"/>
        </w:rPr>
        <w:t xml:space="preserve">African </w:t>
      </w:r>
      <w:r w:rsidRPr="00BC3518">
        <w:rPr>
          <w:rFonts w:ascii="Arial" w:hAnsi="Arial" w:cs="Arial"/>
          <w:b/>
          <w:bCs/>
          <w:sz w:val="32"/>
          <w:szCs w:val="32"/>
        </w:rPr>
        <w:t xml:space="preserve">Malaria Vector, </w:t>
      </w:r>
      <w:r w:rsidRPr="00BC3518">
        <w:rPr>
          <w:rFonts w:ascii="Arial" w:hAnsi="Arial" w:cs="Arial"/>
          <w:b/>
          <w:bCs/>
          <w:i/>
          <w:iCs/>
          <w:sz w:val="32"/>
          <w:szCs w:val="32"/>
        </w:rPr>
        <w:t xml:space="preserve">Anopheles </w:t>
      </w:r>
      <w:proofErr w:type="spellStart"/>
      <w:r w:rsidRPr="00BC3518">
        <w:rPr>
          <w:rFonts w:ascii="Arial" w:hAnsi="Arial" w:cs="Arial"/>
          <w:b/>
          <w:bCs/>
          <w:i/>
          <w:iCs/>
          <w:sz w:val="32"/>
          <w:szCs w:val="32"/>
        </w:rPr>
        <w:t>stephensi</w:t>
      </w:r>
      <w:proofErr w:type="spellEnd"/>
      <w:r w:rsidRPr="00BC3518">
        <w:rPr>
          <w:rFonts w:ascii="Arial" w:hAnsi="Arial" w:cs="Arial"/>
          <w:b/>
          <w:bCs/>
          <w:sz w:val="32"/>
          <w:szCs w:val="32"/>
        </w:rPr>
        <w:t xml:space="preserve">: Implications for </w:t>
      </w:r>
      <w:r w:rsidR="00B415AF">
        <w:rPr>
          <w:rFonts w:ascii="Arial" w:hAnsi="Arial" w:cs="Arial"/>
          <w:b/>
          <w:bCs/>
          <w:sz w:val="32"/>
          <w:szCs w:val="32"/>
        </w:rPr>
        <w:t xml:space="preserve">Malaria </w:t>
      </w:r>
      <w:r w:rsidRPr="00BC3518">
        <w:rPr>
          <w:rFonts w:ascii="Arial" w:hAnsi="Arial" w:cs="Arial"/>
          <w:b/>
          <w:bCs/>
          <w:sz w:val="32"/>
          <w:szCs w:val="32"/>
        </w:rPr>
        <w:t>Control</w:t>
      </w:r>
    </w:p>
    <w:p w14:paraId="0E658CE0" w14:textId="48DA394F" w:rsidR="00624DD0" w:rsidRDefault="00624DD0">
      <w:pPr>
        <w:rPr>
          <w:b/>
          <w:bCs/>
          <w:sz w:val="32"/>
          <w:szCs w:val="32"/>
        </w:rPr>
      </w:pPr>
      <w:r w:rsidRPr="00B415AF">
        <w:rPr>
          <w:b/>
          <w:bCs/>
          <w:sz w:val="32"/>
          <w:szCs w:val="32"/>
        </w:rPr>
        <w:t xml:space="preserve">Population Dynamics and Seasonality of the Emerging </w:t>
      </w:r>
      <w:r w:rsidR="00B415AF" w:rsidRPr="00B415AF">
        <w:rPr>
          <w:b/>
          <w:bCs/>
          <w:sz w:val="32"/>
          <w:szCs w:val="32"/>
        </w:rPr>
        <w:t>African</w:t>
      </w:r>
      <w:r w:rsidRPr="00B415AF">
        <w:rPr>
          <w:b/>
          <w:bCs/>
          <w:sz w:val="32"/>
          <w:szCs w:val="32"/>
        </w:rPr>
        <w:t xml:space="preserve"> Malaria Vector </w:t>
      </w:r>
      <w:r w:rsidRPr="00B415AF">
        <w:rPr>
          <w:b/>
          <w:bCs/>
          <w:i/>
          <w:iCs/>
          <w:sz w:val="32"/>
          <w:szCs w:val="32"/>
        </w:rPr>
        <w:t xml:space="preserve">Anopheles </w:t>
      </w:r>
      <w:proofErr w:type="spellStart"/>
      <w:r w:rsidRPr="00B415AF">
        <w:rPr>
          <w:b/>
          <w:bCs/>
          <w:i/>
          <w:iCs/>
          <w:sz w:val="32"/>
          <w:szCs w:val="32"/>
        </w:rPr>
        <w:t>stephensi</w:t>
      </w:r>
      <w:proofErr w:type="spellEnd"/>
      <w:r w:rsidRPr="00B415AF">
        <w:rPr>
          <w:b/>
          <w:bCs/>
          <w:sz w:val="32"/>
          <w:szCs w:val="32"/>
        </w:rPr>
        <w:t xml:space="preserve">: Implications for Malaria </w:t>
      </w:r>
      <w:r w:rsidR="00230DED">
        <w:rPr>
          <w:b/>
          <w:bCs/>
          <w:sz w:val="32"/>
          <w:szCs w:val="32"/>
        </w:rPr>
        <w:t>Control</w:t>
      </w:r>
      <w:r w:rsidRPr="00B415AF">
        <w:rPr>
          <w:b/>
          <w:bCs/>
          <w:sz w:val="32"/>
          <w:szCs w:val="32"/>
        </w:rPr>
        <w:t xml:space="preserve"> </w:t>
      </w:r>
    </w:p>
    <w:p w14:paraId="0596B33C" w14:textId="05CE1CF0" w:rsidR="00BC3518" w:rsidRPr="00BC3518" w:rsidRDefault="00BC3518" w:rsidP="00BC3518">
      <w:pPr>
        <w:spacing w:after="0" w:line="360" w:lineRule="auto"/>
        <w:rPr>
          <w:rFonts w:ascii="Arial" w:hAnsi="Arial" w:cs="Arial"/>
          <w:sz w:val="20"/>
          <w:szCs w:val="20"/>
        </w:rPr>
      </w:pPr>
      <w:r w:rsidRPr="00373169">
        <w:rPr>
          <w:rFonts w:ascii="Arial" w:hAnsi="Arial" w:cs="Arial"/>
          <w:sz w:val="20"/>
          <w:szCs w:val="20"/>
        </w:rPr>
        <w:t>Charles Whittaker</w:t>
      </w:r>
      <w:r w:rsidRPr="00373169">
        <w:rPr>
          <w:rFonts w:ascii="Arial" w:hAnsi="Arial" w:cs="Arial"/>
          <w:sz w:val="20"/>
          <w:szCs w:val="20"/>
          <w:vertAlign w:val="superscript"/>
        </w:rPr>
        <w:t>1*</w:t>
      </w:r>
      <w:r w:rsidRPr="00373169">
        <w:rPr>
          <w:rFonts w:ascii="Arial" w:hAnsi="Arial" w:cs="Arial"/>
          <w:sz w:val="20"/>
          <w:szCs w:val="20"/>
        </w:rPr>
        <w:t xml:space="preserve">, </w:t>
      </w:r>
      <w:r w:rsidR="00A70AF5">
        <w:rPr>
          <w:rFonts w:ascii="Arial" w:hAnsi="Arial" w:cs="Arial"/>
          <w:sz w:val="20"/>
          <w:szCs w:val="20"/>
        </w:rPr>
        <w:t>Ellie Sherrard-Smith</w:t>
      </w:r>
      <w:r w:rsidR="00A70AF5">
        <w:rPr>
          <w:rFonts w:ascii="Arial" w:hAnsi="Arial" w:cs="Arial"/>
          <w:sz w:val="20"/>
          <w:szCs w:val="20"/>
          <w:vertAlign w:val="superscript"/>
        </w:rPr>
        <w:t>1</w:t>
      </w:r>
      <w:r w:rsidR="00A70AF5">
        <w:rPr>
          <w:rFonts w:ascii="Arial" w:hAnsi="Arial" w:cs="Arial"/>
          <w:sz w:val="20"/>
          <w:szCs w:val="20"/>
        </w:rPr>
        <w:t xml:space="preserve">, </w:t>
      </w:r>
      <w:r w:rsidR="00662748" w:rsidRPr="00373169">
        <w:rPr>
          <w:rFonts w:ascii="Arial" w:hAnsi="Arial" w:cs="Arial"/>
          <w:sz w:val="20"/>
          <w:szCs w:val="20"/>
        </w:rPr>
        <w:t>Peter Winskill</w:t>
      </w:r>
      <w:r w:rsidR="00662748" w:rsidRPr="00373169">
        <w:rPr>
          <w:rFonts w:ascii="Arial" w:hAnsi="Arial" w:cs="Arial"/>
          <w:sz w:val="20"/>
          <w:szCs w:val="20"/>
          <w:vertAlign w:val="superscript"/>
        </w:rPr>
        <w:t>1</w:t>
      </w:r>
      <w:r w:rsidR="00662748" w:rsidRPr="00373169">
        <w:rPr>
          <w:rFonts w:ascii="Arial" w:hAnsi="Arial" w:cs="Arial"/>
          <w:sz w:val="20"/>
          <w:szCs w:val="20"/>
        </w:rPr>
        <w:t>,</w:t>
      </w:r>
      <w:r w:rsidR="00662748">
        <w:rPr>
          <w:rFonts w:ascii="Arial" w:hAnsi="Arial" w:cs="Arial"/>
          <w:sz w:val="20"/>
          <w:szCs w:val="20"/>
        </w:rPr>
        <w:t xml:space="preserve"> </w:t>
      </w:r>
      <w:r>
        <w:rPr>
          <w:rFonts w:ascii="Arial" w:hAnsi="Arial" w:cs="Arial"/>
          <w:sz w:val="20"/>
          <w:szCs w:val="20"/>
        </w:rPr>
        <w:t>Gina Cuomo-Dannenburg</w:t>
      </w:r>
      <w:r>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Pr>
          <w:rFonts w:ascii="Arial" w:hAnsi="Arial" w:cs="Arial"/>
          <w:sz w:val="20"/>
          <w:szCs w:val="20"/>
        </w:rPr>
        <w:t>Patrick G.T. Walker</w:t>
      </w:r>
      <w:r>
        <w:rPr>
          <w:rFonts w:ascii="Arial" w:hAnsi="Arial" w:cs="Arial"/>
          <w:sz w:val="20"/>
          <w:szCs w:val="20"/>
          <w:vertAlign w:val="superscript"/>
        </w:rPr>
        <w:t>1</w:t>
      </w:r>
      <w:r>
        <w:rPr>
          <w:rFonts w:ascii="Arial" w:hAnsi="Arial" w:cs="Arial"/>
          <w:sz w:val="20"/>
          <w:szCs w:val="20"/>
        </w:rPr>
        <w:t xml:space="preserve">, </w:t>
      </w:r>
      <w:r w:rsidRPr="00373169">
        <w:rPr>
          <w:rFonts w:ascii="Arial" w:hAnsi="Arial" w:cs="Arial"/>
          <w:sz w:val="20"/>
          <w:szCs w:val="20"/>
        </w:rPr>
        <w:t>Marianne Sinka</w:t>
      </w:r>
      <w:r w:rsidRPr="00373169">
        <w:rPr>
          <w:rFonts w:ascii="Arial" w:hAnsi="Arial" w:cs="Arial"/>
          <w:sz w:val="20"/>
          <w:szCs w:val="20"/>
          <w:vertAlign w:val="superscript"/>
        </w:rPr>
        <w:t>2</w:t>
      </w:r>
      <w:r w:rsidRPr="00373169">
        <w:rPr>
          <w:rFonts w:ascii="Arial" w:hAnsi="Arial" w:cs="Arial"/>
          <w:sz w:val="20"/>
          <w:szCs w:val="20"/>
        </w:rPr>
        <w:t>, Ashwani Kumar</w:t>
      </w:r>
      <w:r>
        <w:rPr>
          <w:rFonts w:ascii="Arial" w:hAnsi="Arial" w:cs="Arial"/>
          <w:sz w:val="20"/>
          <w:szCs w:val="20"/>
          <w:vertAlign w:val="superscript"/>
        </w:rPr>
        <w:t>3</w:t>
      </w:r>
      <w:r w:rsidRPr="00373169">
        <w:rPr>
          <w:rFonts w:ascii="Arial" w:hAnsi="Arial" w:cs="Arial"/>
          <w:sz w:val="20"/>
          <w:szCs w:val="20"/>
        </w:rPr>
        <w:t>, Azra Ghani</w:t>
      </w:r>
      <w:r w:rsidRPr="00373169">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sidR="002340D9" w:rsidRPr="00373169">
        <w:rPr>
          <w:rFonts w:ascii="Arial" w:hAnsi="Arial" w:cs="Arial"/>
          <w:sz w:val="20"/>
          <w:szCs w:val="20"/>
        </w:rPr>
        <w:t>Samir Bhatt</w:t>
      </w:r>
      <w:r w:rsidR="002340D9" w:rsidRPr="00373169">
        <w:rPr>
          <w:rFonts w:ascii="Arial" w:hAnsi="Arial" w:cs="Arial"/>
          <w:sz w:val="20"/>
          <w:szCs w:val="20"/>
          <w:vertAlign w:val="superscript"/>
        </w:rPr>
        <w:t>1</w:t>
      </w:r>
      <w:r w:rsidR="002340D9">
        <w:rPr>
          <w:rFonts w:ascii="Arial" w:hAnsi="Arial" w:cs="Arial"/>
          <w:sz w:val="20"/>
          <w:szCs w:val="20"/>
          <w:vertAlign w:val="superscript"/>
        </w:rPr>
        <w:t>,4</w:t>
      </w:r>
      <w:r w:rsidR="002340D9">
        <w:rPr>
          <w:rFonts w:ascii="Arial" w:hAnsi="Arial" w:cs="Arial"/>
          <w:sz w:val="20"/>
          <w:szCs w:val="20"/>
        </w:rPr>
        <w:t xml:space="preserve">, </w:t>
      </w:r>
      <w:r>
        <w:rPr>
          <w:rFonts w:ascii="Arial" w:hAnsi="Arial" w:cs="Arial"/>
          <w:sz w:val="20"/>
          <w:szCs w:val="20"/>
        </w:rPr>
        <w:t>Thomas Churcher</w:t>
      </w:r>
      <w:r>
        <w:rPr>
          <w:rFonts w:ascii="Arial" w:hAnsi="Arial" w:cs="Arial"/>
          <w:sz w:val="20"/>
          <w:szCs w:val="20"/>
          <w:vertAlign w:val="superscript"/>
        </w:rPr>
        <w:t>1</w:t>
      </w:r>
      <w:r w:rsidR="002340D9">
        <w:rPr>
          <w:rFonts w:ascii="Arial" w:hAnsi="Arial" w:cs="Arial"/>
          <w:sz w:val="20"/>
          <w:szCs w:val="20"/>
          <w:vertAlign w:val="superscript"/>
        </w:rPr>
        <w:t xml:space="preserve"> </w:t>
      </w:r>
      <w:r>
        <w:rPr>
          <w:rFonts w:ascii="Arial" w:hAnsi="Arial" w:cs="Arial"/>
          <w:sz w:val="20"/>
          <w:szCs w:val="20"/>
        </w:rPr>
        <w:t>&amp; Arran Hamlet</w:t>
      </w:r>
      <w:r>
        <w:rPr>
          <w:rFonts w:ascii="Arial" w:hAnsi="Arial" w:cs="Arial"/>
          <w:sz w:val="20"/>
          <w:szCs w:val="20"/>
          <w:vertAlign w:val="superscript"/>
        </w:rPr>
        <w:t>1</w:t>
      </w:r>
    </w:p>
    <w:p w14:paraId="0166AFBC" w14:textId="33F782FC" w:rsidR="00BC3518" w:rsidRPr="004801DF" w:rsidRDefault="00BC3518" w:rsidP="00BC3518">
      <w:pPr>
        <w:spacing w:after="0" w:line="240" w:lineRule="auto"/>
        <w:rPr>
          <w:rFonts w:ascii="Arial" w:hAnsi="Arial" w:cs="Arial"/>
          <w:sz w:val="16"/>
          <w:szCs w:val="20"/>
        </w:rPr>
      </w:pPr>
      <w:r w:rsidRPr="00BC3518">
        <w:rPr>
          <w:rFonts w:ascii="Arial" w:hAnsi="Arial" w:cs="Arial"/>
          <w:sz w:val="16"/>
          <w:szCs w:val="20"/>
          <w:vertAlign w:val="superscript"/>
        </w:rPr>
        <w:t>1</w:t>
      </w:r>
      <w:r>
        <w:rPr>
          <w:rFonts w:ascii="Arial" w:hAnsi="Arial" w:cs="Arial"/>
          <w:sz w:val="16"/>
          <w:szCs w:val="20"/>
        </w:rPr>
        <w:t xml:space="preserve">MRC Centre for Global Infectious Disease Analysis &amp; </w:t>
      </w:r>
      <w:r w:rsidR="004D52F0">
        <w:rPr>
          <w:rFonts w:ascii="Arial" w:hAnsi="Arial" w:cs="Arial"/>
          <w:sz w:val="16"/>
          <w:szCs w:val="20"/>
        </w:rPr>
        <w:t xml:space="preserve">Abdul Latif Jameel Institute for Disease and Emergency Analytics, School of Public Health, </w:t>
      </w:r>
      <w:r w:rsidRPr="004801DF">
        <w:rPr>
          <w:rFonts w:ascii="Arial" w:hAnsi="Arial" w:cs="Arial"/>
          <w:sz w:val="16"/>
          <w:szCs w:val="20"/>
        </w:rPr>
        <w:t>Imperial College London,</w:t>
      </w:r>
      <w:r w:rsidR="004D52F0">
        <w:rPr>
          <w:rFonts w:ascii="Arial" w:hAnsi="Arial" w:cs="Arial"/>
          <w:sz w:val="16"/>
          <w:szCs w:val="20"/>
        </w:rPr>
        <w:t xml:space="preserve"> London,</w:t>
      </w:r>
      <w:r w:rsidRPr="004801DF">
        <w:rPr>
          <w:rFonts w:ascii="Arial" w:hAnsi="Arial" w:cs="Arial"/>
          <w:sz w:val="16"/>
          <w:szCs w:val="20"/>
        </w:rPr>
        <w:t xml:space="preserve"> UK</w:t>
      </w:r>
    </w:p>
    <w:p w14:paraId="5B7075D8" w14:textId="77777777" w:rsidR="00BC3518" w:rsidRPr="004801DF" w:rsidRDefault="00BC3518" w:rsidP="00BC3518">
      <w:pPr>
        <w:spacing w:after="0" w:line="240" w:lineRule="auto"/>
        <w:rPr>
          <w:rFonts w:ascii="Arial" w:hAnsi="Arial" w:cs="Arial"/>
          <w:sz w:val="16"/>
          <w:szCs w:val="20"/>
        </w:rPr>
      </w:pPr>
      <w:r w:rsidRPr="004801DF">
        <w:rPr>
          <w:rFonts w:ascii="Arial" w:hAnsi="Arial" w:cs="Arial"/>
          <w:sz w:val="16"/>
          <w:szCs w:val="20"/>
          <w:vertAlign w:val="superscript"/>
        </w:rPr>
        <w:t>2</w:t>
      </w:r>
      <w:r w:rsidRPr="004801DF">
        <w:rPr>
          <w:rFonts w:ascii="Arial" w:hAnsi="Arial" w:cs="Arial"/>
          <w:sz w:val="16"/>
          <w:szCs w:val="20"/>
        </w:rPr>
        <w:t>Department of Zoology, University of Oxford, Oxford, UK</w:t>
      </w:r>
    </w:p>
    <w:p w14:paraId="7250447E" w14:textId="4F2171D7" w:rsidR="00BC3518" w:rsidRDefault="00BC3518" w:rsidP="00BC3518">
      <w:pPr>
        <w:spacing w:after="0" w:line="240" w:lineRule="auto"/>
        <w:rPr>
          <w:rFonts w:ascii="Arial" w:hAnsi="Arial" w:cs="Arial"/>
          <w:sz w:val="16"/>
          <w:szCs w:val="16"/>
          <w:shd w:val="clear" w:color="auto" w:fill="FFFFFF"/>
        </w:rPr>
      </w:pPr>
      <w:r w:rsidRPr="00BC3518">
        <w:rPr>
          <w:rFonts w:ascii="Arial" w:hAnsi="Arial" w:cs="Arial"/>
          <w:sz w:val="16"/>
          <w:szCs w:val="16"/>
          <w:shd w:val="clear" w:color="auto" w:fill="FFFFFF"/>
          <w:vertAlign w:val="superscript"/>
        </w:rPr>
        <w:t>3</w:t>
      </w:r>
      <w:r w:rsidRPr="004801DF">
        <w:rPr>
          <w:rFonts w:ascii="Arial" w:hAnsi="Arial" w:cs="Arial"/>
          <w:sz w:val="16"/>
          <w:szCs w:val="16"/>
          <w:shd w:val="clear" w:color="auto" w:fill="FFFFFF"/>
        </w:rPr>
        <w:t xml:space="preserve">Vector Control Research Centre, Indira Nagar, Puducherry, India </w:t>
      </w:r>
    </w:p>
    <w:p w14:paraId="04E2E4B2" w14:textId="2CE6B561" w:rsidR="00BC3518" w:rsidRPr="00BC3518" w:rsidRDefault="00BC3518" w:rsidP="00BC3518">
      <w:pPr>
        <w:spacing w:after="0" w:line="240" w:lineRule="auto"/>
        <w:rPr>
          <w:rFonts w:ascii="Arial" w:hAnsi="Arial" w:cs="Arial"/>
          <w:sz w:val="16"/>
          <w:szCs w:val="16"/>
          <w:shd w:val="clear" w:color="auto" w:fill="FFFFFF"/>
        </w:rPr>
      </w:pPr>
      <w:r>
        <w:rPr>
          <w:rFonts w:ascii="Arial" w:hAnsi="Arial" w:cs="Arial"/>
          <w:sz w:val="16"/>
          <w:szCs w:val="16"/>
          <w:shd w:val="clear" w:color="auto" w:fill="FFFFFF"/>
          <w:vertAlign w:val="superscript"/>
        </w:rPr>
        <w:t>4</w:t>
      </w:r>
      <w:r>
        <w:rPr>
          <w:rFonts w:ascii="Arial" w:hAnsi="Arial" w:cs="Arial"/>
          <w:sz w:val="16"/>
          <w:szCs w:val="16"/>
          <w:shd w:val="clear" w:color="auto" w:fill="FFFFFF"/>
        </w:rPr>
        <w:t>Section of Epidemiology, Department of Public Health, University of Copenhagen, Copenhagen, Denmark</w:t>
      </w:r>
    </w:p>
    <w:p w14:paraId="0C609B60" w14:textId="77777777" w:rsidR="00BC3518" w:rsidRPr="00A4668A" w:rsidRDefault="00BC3518" w:rsidP="00BC3518">
      <w:pPr>
        <w:spacing w:line="240" w:lineRule="auto"/>
        <w:rPr>
          <w:rFonts w:ascii="Arial" w:hAnsi="Arial" w:cs="Arial"/>
          <w:color w:val="0563C1" w:themeColor="hyperlink"/>
          <w:sz w:val="16"/>
          <w:szCs w:val="16"/>
          <w:u w:val="single"/>
        </w:rPr>
      </w:pPr>
      <w:r w:rsidRPr="004801DF">
        <w:rPr>
          <w:rFonts w:ascii="Arial" w:hAnsi="Arial" w:cs="Arial"/>
          <w:b/>
          <w:bCs/>
          <w:sz w:val="16"/>
          <w:szCs w:val="16"/>
        </w:rPr>
        <w:t>*Corresponding Author:</w:t>
      </w:r>
      <w:r w:rsidRPr="004801DF">
        <w:rPr>
          <w:rFonts w:ascii="Arial" w:hAnsi="Arial" w:cs="Arial"/>
          <w:sz w:val="16"/>
          <w:szCs w:val="16"/>
        </w:rPr>
        <w:t xml:space="preserve"> Charles Whittaker, Department of Infectious Disease Epidemiology, School of Public Health, Imperial College, </w:t>
      </w:r>
      <w:r w:rsidRPr="004801DF">
        <w:rPr>
          <w:rFonts w:ascii="Arial" w:hAnsi="Arial" w:cs="Arial"/>
          <w:color w:val="202124"/>
          <w:sz w:val="16"/>
          <w:szCs w:val="16"/>
          <w:shd w:val="clear" w:color="auto" w:fill="FFFFFF"/>
        </w:rPr>
        <w:t xml:space="preserve">London W2 1PG, United Kingdom. </w:t>
      </w:r>
      <w:r w:rsidRPr="00A4668A">
        <w:rPr>
          <w:rFonts w:ascii="Arial" w:hAnsi="Arial" w:cs="Arial"/>
          <w:color w:val="202124"/>
          <w:sz w:val="16"/>
          <w:szCs w:val="16"/>
          <w:shd w:val="clear" w:color="auto" w:fill="FFFFFF"/>
        </w:rPr>
        <w:t xml:space="preserve">Email: </w:t>
      </w:r>
      <w:hyperlink r:id="rId11" w:history="1">
        <w:r w:rsidRPr="00A4668A">
          <w:rPr>
            <w:rStyle w:val="Hyperlink"/>
            <w:rFonts w:ascii="Arial" w:hAnsi="Arial" w:cs="Arial"/>
            <w:sz w:val="16"/>
            <w:szCs w:val="16"/>
            <w:shd w:val="clear" w:color="auto" w:fill="FFFFFF"/>
          </w:rPr>
          <w:t>charles.whittaker16@imperial.ac.uk</w:t>
        </w:r>
      </w:hyperlink>
      <w:r w:rsidRPr="00A4668A">
        <w:rPr>
          <w:rFonts w:ascii="Arial" w:hAnsi="Arial" w:cs="Arial"/>
          <w:color w:val="202124"/>
          <w:sz w:val="16"/>
          <w:szCs w:val="16"/>
          <w:shd w:val="clear" w:color="auto" w:fill="FFFFFF"/>
        </w:rPr>
        <w:t xml:space="preserve"> </w:t>
      </w:r>
    </w:p>
    <w:p w14:paraId="71356041" w14:textId="77777777" w:rsidR="00BC3518" w:rsidRPr="00F63318" w:rsidRDefault="00BC3518" w:rsidP="00BC3518">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9393628" w14:textId="04842598"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Reductions in malaria prevalence have been driven by extensive scale up of control interventions, but also increasing urbanisation, particularly given urban areas in SSA tend to have lower prevalence, underpinned by improved housing and reduced availability of larval habitats.</w:t>
      </w:r>
    </w:p>
    <w:p w14:paraId="5CA2F4E9" w14:textId="5BE64565"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Urban malaria, underpinned by </w:t>
      </w:r>
      <w:r>
        <w:rPr>
          <w:rFonts w:ascii="Times New Roman" w:hAnsi="Times New Roman" w:cs="Times New Roman"/>
          <w:b/>
          <w:i/>
          <w:iCs/>
          <w:szCs w:val="18"/>
        </w:rPr>
        <w:t xml:space="preserve">Anopheles </w:t>
      </w:r>
      <w:proofErr w:type="spellStart"/>
      <w:r>
        <w:rPr>
          <w:rFonts w:ascii="Times New Roman" w:hAnsi="Times New Roman" w:cs="Times New Roman"/>
          <w:b/>
          <w:i/>
          <w:iCs/>
          <w:szCs w:val="18"/>
        </w:rPr>
        <w:t>stephensi</w:t>
      </w:r>
      <w:proofErr w:type="spellEnd"/>
      <w:r>
        <w:rPr>
          <w:rFonts w:ascii="Times New Roman" w:hAnsi="Times New Roman" w:cs="Times New Roman"/>
          <w:b/>
          <w:szCs w:val="18"/>
        </w:rPr>
        <w:t xml:space="preserve">, is immensely prevalent elsewhere. The past decade has seen reports of </w:t>
      </w:r>
      <w:r>
        <w:rPr>
          <w:rFonts w:ascii="Times New Roman" w:hAnsi="Times New Roman" w:cs="Times New Roman"/>
          <w:b/>
          <w:i/>
          <w:iCs/>
          <w:szCs w:val="18"/>
        </w:rPr>
        <w:t xml:space="preserve">Anopheles </w:t>
      </w:r>
      <w:proofErr w:type="spellStart"/>
      <w:r>
        <w:rPr>
          <w:rFonts w:ascii="Times New Roman" w:hAnsi="Times New Roman" w:cs="Times New Roman"/>
          <w:b/>
          <w:i/>
          <w:iCs/>
          <w:szCs w:val="18"/>
        </w:rPr>
        <w:t>stephensi</w:t>
      </w:r>
      <w:proofErr w:type="spellEnd"/>
      <w:r>
        <w:rPr>
          <w:rFonts w:ascii="Times New Roman" w:hAnsi="Times New Roman" w:cs="Times New Roman"/>
          <w:b/>
          <w:szCs w:val="18"/>
        </w:rPr>
        <w:t xml:space="preserve"> across parts of the Horn of Africa, where it is thought to be underlying dramatic rises in malaria cases in Djibouti. </w:t>
      </w:r>
    </w:p>
    <w:p w14:paraId="4B80745F" w14:textId="6F5D3F6D" w:rsidR="00170E72" w:rsidRDefault="00170E72"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Significant uncertainty remains however, particularly with respect to the temporal and seasonal dynamics of the vector – the degree, </w:t>
      </w:r>
      <w:proofErr w:type="gramStart"/>
      <w:r>
        <w:rPr>
          <w:rFonts w:ascii="Times New Roman" w:hAnsi="Times New Roman" w:cs="Times New Roman"/>
          <w:b/>
          <w:szCs w:val="18"/>
        </w:rPr>
        <w:t>extent</w:t>
      </w:r>
      <w:proofErr w:type="gramEnd"/>
      <w:r>
        <w:rPr>
          <w:rFonts w:ascii="Times New Roman" w:hAnsi="Times New Roman" w:cs="Times New Roman"/>
          <w:b/>
          <w:szCs w:val="18"/>
        </w:rPr>
        <w:t xml:space="preserve"> and timing of seasonality in mosquito abundance underlies the temporal profile of malaria and disease risk and therefore has material consequences for 1) which malaria control interventions will be most effective at preventing its establishment</w:t>
      </w:r>
      <w:r w:rsidR="00057683">
        <w:rPr>
          <w:rFonts w:ascii="Times New Roman" w:hAnsi="Times New Roman" w:cs="Times New Roman"/>
          <w:b/>
          <w:szCs w:val="18"/>
        </w:rPr>
        <w:t>/reducing disease burden</w:t>
      </w:r>
      <w:r>
        <w:rPr>
          <w:rFonts w:ascii="Times New Roman" w:hAnsi="Times New Roman" w:cs="Times New Roman"/>
          <w:b/>
          <w:szCs w:val="18"/>
        </w:rPr>
        <w:t xml:space="preserve"> and 2) the dynamics and speed of malaria establishment in the region.</w:t>
      </w:r>
    </w:p>
    <w:p w14:paraId="211C4B04" w14:textId="7A5920D2"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Here we collate </w:t>
      </w:r>
      <w:r>
        <w:rPr>
          <w:rFonts w:ascii="Times New Roman" w:hAnsi="Times New Roman" w:cs="Times New Roman"/>
          <w:b/>
          <w:i/>
          <w:iCs/>
          <w:szCs w:val="18"/>
        </w:rPr>
        <w:t xml:space="preserve">Anopheles </w:t>
      </w:r>
      <w:proofErr w:type="spellStart"/>
      <w:r>
        <w:rPr>
          <w:rFonts w:ascii="Times New Roman" w:hAnsi="Times New Roman" w:cs="Times New Roman"/>
          <w:b/>
          <w:i/>
          <w:iCs/>
          <w:szCs w:val="18"/>
        </w:rPr>
        <w:t>stephensi</w:t>
      </w:r>
      <w:proofErr w:type="spellEnd"/>
      <w:r>
        <w:rPr>
          <w:rFonts w:ascii="Times New Roman" w:hAnsi="Times New Roman" w:cs="Times New Roman"/>
          <w:b/>
          <w:szCs w:val="18"/>
        </w:rPr>
        <w:t xml:space="preserve"> longitudinal catc</w:t>
      </w:r>
      <w:r w:rsidR="00132BAE">
        <w:rPr>
          <w:rFonts w:ascii="Times New Roman" w:hAnsi="Times New Roman" w:cs="Times New Roman"/>
          <w:b/>
          <w:szCs w:val="18"/>
        </w:rPr>
        <w:t xml:space="preserve">h-data from ___ locations and ___ countries </w:t>
      </w:r>
      <w:proofErr w:type="gramStart"/>
      <w:r w:rsidR="00132BAE">
        <w:rPr>
          <w:rFonts w:ascii="Times New Roman" w:hAnsi="Times New Roman" w:cs="Times New Roman"/>
          <w:b/>
          <w:szCs w:val="18"/>
        </w:rPr>
        <w:t>in order to</w:t>
      </w:r>
      <w:proofErr w:type="gramEnd"/>
      <w:r w:rsidR="0015119C">
        <w:rPr>
          <w:rFonts w:ascii="Times New Roman" w:hAnsi="Times New Roman" w:cs="Times New Roman"/>
          <w:b/>
          <w:szCs w:val="18"/>
        </w:rPr>
        <w:t xml:space="preserve"> better</w:t>
      </w:r>
      <w:r w:rsidR="00132BAE">
        <w:rPr>
          <w:rFonts w:ascii="Times New Roman" w:hAnsi="Times New Roman" w:cs="Times New Roman"/>
          <w:b/>
          <w:szCs w:val="18"/>
        </w:rPr>
        <w:t xml:space="preserve"> understand </w:t>
      </w:r>
      <w:r w:rsidR="0015119C">
        <w:rPr>
          <w:rFonts w:ascii="Times New Roman" w:hAnsi="Times New Roman" w:cs="Times New Roman"/>
          <w:b/>
          <w:szCs w:val="18"/>
        </w:rPr>
        <w:t xml:space="preserve">the population and seasonal dynamics of </w:t>
      </w:r>
      <w:r w:rsidR="0015119C">
        <w:rPr>
          <w:rFonts w:ascii="Times New Roman" w:hAnsi="Times New Roman" w:cs="Times New Roman"/>
          <w:b/>
          <w:i/>
          <w:iCs/>
          <w:szCs w:val="18"/>
        </w:rPr>
        <w:t xml:space="preserve">Anopheles </w:t>
      </w:r>
      <w:proofErr w:type="spellStart"/>
      <w:r w:rsidR="0015119C" w:rsidRPr="0015119C">
        <w:rPr>
          <w:rFonts w:ascii="Times New Roman" w:hAnsi="Times New Roman" w:cs="Times New Roman"/>
          <w:b/>
          <w:i/>
          <w:iCs/>
          <w:szCs w:val="18"/>
        </w:rPr>
        <w:t>stephensi</w:t>
      </w:r>
      <w:proofErr w:type="spellEnd"/>
      <w:r w:rsidR="0015119C">
        <w:rPr>
          <w:rFonts w:ascii="Times New Roman" w:hAnsi="Times New Roman" w:cs="Times New Roman"/>
          <w:b/>
          <w:szCs w:val="18"/>
        </w:rPr>
        <w:t xml:space="preserve">, </w:t>
      </w:r>
      <w:r w:rsidR="00132BAE" w:rsidRPr="0015119C">
        <w:rPr>
          <w:rFonts w:ascii="Times New Roman" w:hAnsi="Times New Roman" w:cs="Times New Roman"/>
          <w:b/>
          <w:szCs w:val="18"/>
        </w:rPr>
        <w:t>and</w:t>
      </w:r>
      <w:r w:rsidR="00132BAE">
        <w:rPr>
          <w:rFonts w:ascii="Times New Roman" w:hAnsi="Times New Roman" w:cs="Times New Roman"/>
          <w:b/>
          <w:szCs w:val="18"/>
        </w:rPr>
        <w:t xml:space="preserve"> </w:t>
      </w:r>
      <w:r w:rsidR="0015119C">
        <w:rPr>
          <w:rFonts w:ascii="Times New Roman" w:hAnsi="Times New Roman" w:cs="Times New Roman"/>
          <w:b/>
          <w:szCs w:val="18"/>
        </w:rPr>
        <w:t xml:space="preserve">further out understanding of </w:t>
      </w:r>
      <w:r w:rsidR="00132BAE">
        <w:rPr>
          <w:rFonts w:ascii="Times New Roman" w:hAnsi="Times New Roman" w:cs="Times New Roman"/>
          <w:b/>
          <w:szCs w:val="18"/>
        </w:rPr>
        <w:t xml:space="preserve">how these dynamics might play out in the Horn of Africa. </w:t>
      </w:r>
    </w:p>
    <w:p w14:paraId="6B590454" w14:textId="5A6B2083" w:rsidR="00CF0C1F" w:rsidRPr="00C22FF3" w:rsidRDefault="00090717"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t>Our analyses reveal pronounced variation in dynamics across locations in the extent of seasonality and timing of seasonal peaks</w:t>
      </w:r>
      <w:r w:rsidR="00132BAE" w:rsidRPr="00C22FF3">
        <w:rPr>
          <w:rFonts w:ascii="Times New Roman" w:hAnsi="Times New Roman" w:cs="Times New Roman"/>
          <w:b/>
          <w:bCs/>
          <w:szCs w:val="24"/>
        </w:rPr>
        <w:t xml:space="preserve"> observed for </w:t>
      </w:r>
      <w:r w:rsidR="00132BAE" w:rsidRPr="00C22FF3">
        <w:rPr>
          <w:rFonts w:ascii="Times New Roman" w:hAnsi="Times New Roman" w:cs="Times New Roman"/>
          <w:b/>
          <w:bCs/>
          <w:i/>
          <w:iCs/>
          <w:szCs w:val="24"/>
        </w:rPr>
        <w:t xml:space="preserve">Anopheles </w:t>
      </w:r>
      <w:proofErr w:type="spellStart"/>
      <w:r w:rsidR="00132BAE" w:rsidRPr="00C22FF3">
        <w:rPr>
          <w:rFonts w:ascii="Times New Roman" w:hAnsi="Times New Roman" w:cs="Times New Roman"/>
          <w:b/>
          <w:bCs/>
          <w:i/>
          <w:iCs/>
          <w:szCs w:val="24"/>
        </w:rPr>
        <w:t>stephensi</w:t>
      </w:r>
      <w:proofErr w:type="spellEnd"/>
      <w:r w:rsidR="00132BAE" w:rsidRPr="00C22FF3">
        <w:rPr>
          <w:rFonts w:ascii="Times New Roman" w:hAnsi="Times New Roman" w:cs="Times New Roman"/>
          <w:b/>
          <w:bCs/>
          <w:szCs w:val="24"/>
        </w:rPr>
        <w:t xml:space="preserve">, </w:t>
      </w:r>
      <w:r w:rsidR="00CF0C1F" w:rsidRPr="00C22FF3">
        <w:rPr>
          <w:rFonts w:ascii="Times New Roman" w:hAnsi="Times New Roman" w:cs="Times New Roman"/>
          <w:b/>
          <w:bCs/>
          <w:szCs w:val="24"/>
        </w:rPr>
        <w:t xml:space="preserve">ranging </w:t>
      </w:r>
      <w:proofErr w:type="gramStart"/>
      <w:r w:rsidR="00CF0C1F" w:rsidRPr="00C22FF3">
        <w:rPr>
          <w:rFonts w:ascii="Times New Roman" w:hAnsi="Times New Roman" w:cs="Times New Roman"/>
          <w:b/>
          <w:bCs/>
          <w:szCs w:val="24"/>
        </w:rPr>
        <w:t>from single, highly seasonal peaks,</w:t>
      </w:r>
      <w:proofErr w:type="gramEnd"/>
      <w:r w:rsidR="00CF0C1F" w:rsidRPr="00C22FF3">
        <w:rPr>
          <w:rFonts w:ascii="Times New Roman" w:hAnsi="Times New Roman" w:cs="Times New Roman"/>
          <w:b/>
          <w:bCs/>
          <w:szCs w:val="24"/>
        </w:rPr>
        <w:t xml:space="preserve"> to bimodality and near-perennial patterns of annual abundance. Importantly, we discover systematic variation in seasonal dynamics between urban and rural settings, suggesting structural differences in how these environments facilitate vector abundance.</w:t>
      </w:r>
    </w:p>
    <w:p w14:paraId="66F13637" w14:textId="0B039381" w:rsidR="00132BAE" w:rsidRPr="00C22FF3" w:rsidRDefault="00132BAE"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lastRenderedPageBreak/>
        <w:t xml:space="preserve">Integrating these seasonal profiles </w:t>
      </w:r>
      <w:r w:rsidR="00CF0C1F" w:rsidRPr="00C22FF3">
        <w:rPr>
          <w:rFonts w:ascii="Times New Roman" w:hAnsi="Times New Roman" w:cs="Times New Roman"/>
          <w:b/>
          <w:bCs/>
          <w:szCs w:val="24"/>
        </w:rPr>
        <w:t>with a model of malaria transmission, our results reveal the degree of vector seasonality materially impacts the speed, scale up and dynamics of malaria establishment in settings where transmission is currently minimal or even absent, and thus more generally, h</w:t>
      </w:r>
      <w:r w:rsidRPr="00C22FF3">
        <w:rPr>
          <w:rFonts w:ascii="Times New Roman" w:hAnsi="Times New Roman" w:cs="Times New Roman"/>
          <w:b/>
          <w:bCs/>
          <w:szCs w:val="24"/>
        </w:rPr>
        <w:t xml:space="preserve">ighlights significantly uncertainty in </w:t>
      </w:r>
      <w:r w:rsidR="00CF0C1F" w:rsidRPr="00C22FF3">
        <w:rPr>
          <w:rFonts w:ascii="Times New Roman" w:hAnsi="Times New Roman" w:cs="Times New Roman"/>
          <w:b/>
          <w:bCs/>
          <w:szCs w:val="24"/>
        </w:rPr>
        <w:t xml:space="preserve">our understanding of how </w:t>
      </w:r>
      <w:r w:rsidR="00CF0C1F" w:rsidRPr="00C22FF3">
        <w:rPr>
          <w:rFonts w:ascii="Times New Roman" w:hAnsi="Times New Roman" w:cs="Times New Roman"/>
          <w:b/>
          <w:bCs/>
          <w:i/>
          <w:iCs/>
          <w:szCs w:val="24"/>
        </w:rPr>
        <w:t xml:space="preserve">Anopheles </w:t>
      </w:r>
      <w:proofErr w:type="spellStart"/>
      <w:r w:rsidR="00CF0C1F" w:rsidRPr="00C22FF3">
        <w:rPr>
          <w:rFonts w:ascii="Times New Roman" w:hAnsi="Times New Roman" w:cs="Times New Roman"/>
          <w:b/>
          <w:bCs/>
          <w:i/>
          <w:iCs/>
          <w:szCs w:val="24"/>
        </w:rPr>
        <w:t>stephensi</w:t>
      </w:r>
      <w:proofErr w:type="spellEnd"/>
      <w:r w:rsidR="00CF0C1F" w:rsidRPr="00C22FF3">
        <w:rPr>
          <w:rFonts w:ascii="Times New Roman" w:hAnsi="Times New Roman" w:cs="Times New Roman"/>
          <w:b/>
          <w:bCs/>
          <w:i/>
          <w:iCs/>
          <w:szCs w:val="24"/>
        </w:rPr>
        <w:t xml:space="preserve"> </w:t>
      </w:r>
      <w:r w:rsidR="00CF0C1F" w:rsidRPr="00C22FF3">
        <w:rPr>
          <w:rFonts w:ascii="Times New Roman" w:hAnsi="Times New Roman" w:cs="Times New Roman"/>
          <w:b/>
          <w:bCs/>
          <w:szCs w:val="24"/>
        </w:rPr>
        <w:t xml:space="preserve">could influence </w:t>
      </w:r>
      <w:r w:rsidRPr="00C22FF3">
        <w:rPr>
          <w:rFonts w:ascii="Times New Roman" w:hAnsi="Times New Roman" w:cs="Times New Roman"/>
          <w:b/>
          <w:bCs/>
          <w:szCs w:val="24"/>
        </w:rPr>
        <w:t xml:space="preserve">the timing and dynamics of malaria establishment in settings across the Horn of Africa where malaria transmission is currently absent or minimal. </w:t>
      </w:r>
    </w:p>
    <w:p w14:paraId="0ACC1DAE" w14:textId="32C08031" w:rsidR="00090717" w:rsidRPr="00C22FF3" w:rsidRDefault="00132BAE" w:rsidP="00BC3518">
      <w:pPr>
        <w:spacing w:line="360" w:lineRule="auto"/>
        <w:jc w:val="both"/>
        <w:rPr>
          <w:rFonts w:ascii="Times New Roman" w:hAnsi="Times New Roman" w:cs="Times New Roman"/>
          <w:b/>
          <w:bCs/>
          <w:szCs w:val="18"/>
        </w:rPr>
      </w:pPr>
      <w:r w:rsidRPr="00C22FF3">
        <w:rPr>
          <w:rFonts w:ascii="Times New Roman" w:hAnsi="Times New Roman" w:cs="Times New Roman"/>
          <w:b/>
          <w:bCs/>
          <w:szCs w:val="24"/>
        </w:rPr>
        <w:t xml:space="preserve">Our results underscore the significant threat this emerging, urban malaria vector poses to public health in this region of sub-Saharan Africa, as well as the continent more generally, and highlights the fundamental, urgent need for significant scale up on entomological monitoring across the region. </w:t>
      </w:r>
    </w:p>
    <w:p w14:paraId="42371E40" w14:textId="03A0508A" w:rsidR="00BC3518" w:rsidRDefault="00BC3518" w:rsidP="00221505">
      <w:pPr>
        <w:spacing w:line="360" w:lineRule="auto"/>
        <w:jc w:val="both"/>
        <w:rPr>
          <w:rFonts w:ascii="Times New Roman" w:hAnsi="Times New Roman" w:cs="Times New Roman"/>
        </w:rPr>
      </w:pPr>
      <w:r w:rsidRPr="00A43F5A">
        <w:rPr>
          <w:rFonts w:ascii="Times New Roman" w:hAnsi="Times New Roman" w:cs="Times New Roman"/>
          <w:b/>
          <w:szCs w:val="18"/>
        </w:rPr>
        <w:t>Keywords:</w:t>
      </w:r>
      <w:r w:rsidRPr="00A43F5A">
        <w:rPr>
          <w:sz w:val="18"/>
          <w:szCs w:val="18"/>
        </w:rPr>
        <w:t xml:space="preserve"> </w:t>
      </w:r>
      <w:r w:rsidRPr="007D721B">
        <w:rPr>
          <w:rFonts w:ascii="Times New Roman" w:hAnsi="Times New Roman" w:cs="Times New Roman"/>
          <w:i/>
          <w:iCs/>
        </w:rPr>
        <w:t xml:space="preserve">Anopheles </w:t>
      </w:r>
      <w:proofErr w:type="spellStart"/>
      <w:r w:rsidR="00624DD0">
        <w:rPr>
          <w:rFonts w:ascii="Times New Roman" w:hAnsi="Times New Roman" w:cs="Times New Roman"/>
          <w:i/>
          <w:iCs/>
        </w:rPr>
        <w:t>stephensi</w:t>
      </w:r>
      <w:proofErr w:type="spellEnd"/>
      <w:r w:rsidRPr="007D721B">
        <w:rPr>
          <w:rFonts w:ascii="Times New Roman" w:hAnsi="Times New Roman" w:cs="Times New Roman"/>
        </w:rPr>
        <w:t xml:space="preserve">; malaria ecology; </w:t>
      </w:r>
      <w:r w:rsidR="00624DD0">
        <w:rPr>
          <w:rFonts w:ascii="Times New Roman" w:hAnsi="Times New Roman" w:cs="Times New Roman"/>
        </w:rPr>
        <w:t xml:space="preserve">urban malaria; </w:t>
      </w:r>
      <w:r w:rsidRPr="007D721B">
        <w:rPr>
          <w:rFonts w:ascii="Times New Roman" w:hAnsi="Times New Roman" w:cs="Times New Roman"/>
        </w:rPr>
        <w:t>population dynamics</w:t>
      </w:r>
      <w:r>
        <w:rPr>
          <w:rFonts w:ascii="Times New Roman" w:hAnsi="Times New Roman" w:cs="Times New Roman"/>
        </w:rPr>
        <w:t xml:space="preserve">; </w:t>
      </w:r>
      <w:r w:rsidRPr="007D721B">
        <w:rPr>
          <w:rFonts w:ascii="Times New Roman" w:hAnsi="Times New Roman" w:cs="Times New Roman"/>
        </w:rPr>
        <w:t>seasonality</w:t>
      </w:r>
      <w:r>
        <w:rPr>
          <w:rFonts w:ascii="Times New Roman" w:hAnsi="Times New Roman" w:cs="Times New Roman"/>
        </w:rPr>
        <w:t>; epidemiology.</w:t>
      </w:r>
    </w:p>
    <w:p w14:paraId="773AEE22" w14:textId="77777777" w:rsidR="004D52F0" w:rsidRDefault="004D52F0">
      <w:pPr>
        <w:rPr>
          <w:b/>
          <w:bCs/>
        </w:rPr>
      </w:pPr>
      <w:r>
        <w:rPr>
          <w:b/>
          <w:bCs/>
        </w:rPr>
        <w:br w:type="page"/>
      </w:r>
    </w:p>
    <w:p w14:paraId="479A339C" w14:textId="78C8BBD4" w:rsidR="003D57DD" w:rsidRPr="00E05329" w:rsidRDefault="003D57DD">
      <w:pPr>
        <w:rPr>
          <w:b/>
          <w:bCs/>
          <w:sz w:val="28"/>
          <w:szCs w:val="28"/>
        </w:rPr>
      </w:pPr>
      <w:r w:rsidRPr="00E05329">
        <w:rPr>
          <w:b/>
          <w:bCs/>
          <w:sz w:val="28"/>
          <w:szCs w:val="28"/>
        </w:rPr>
        <w:lastRenderedPageBreak/>
        <w:t xml:space="preserve">Introduction </w:t>
      </w:r>
    </w:p>
    <w:p w14:paraId="45516C9F" w14:textId="735D2FCD" w:rsidR="00FC2BD9" w:rsidRDefault="0089542D" w:rsidP="00060C68">
      <w:pPr>
        <w:jc w:val="both"/>
      </w:pPr>
      <w:r>
        <w:t xml:space="preserve">With an estimated </w:t>
      </w:r>
      <w:r w:rsidR="001D210A">
        <w:t>241</w:t>
      </w:r>
      <w:r>
        <w:t xml:space="preserve"> million cases and over </w:t>
      </w:r>
      <w:r w:rsidR="001D210A">
        <w:t>600,000</w:t>
      </w:r>
      <w:r>
        <w:t xml:space="preserve"> deaths across endemic countries in 2020</w:t>
      </w:r>
      <w:r w:rsidR="001D210A">
        <w:fldChar w:fldCharType="begin" w:fldLock="1">
          <w:fldData xml:space="preserve">ZQBKAHgAMQBWAFgAOQB2ADIAegBZAFEALwBTAHEAQwAvAGcAZwAyAEkATABKAEoALwBhAFkAQgBJ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</w:fldData>
        </w:fldChar>
      </w:r>
      <w:r w:rsidR="001D210A">
        <w:instrText>ADDIN paperpile_citation &lt;clusterId&gt;A834O284D665H386&lt;/clusterId&gt;&lt;version&gt;0.6.11&lt;/version&gt;&lt;metadata&gt;&lt;citation&gt;&lt;id&gt;93dfedff-fdf2-42d2-999b-65c38e1ecdd4&lt;/id&gt;&lt;no_author/&gt;&lt;prefix/&gt;&lt;suffix/&gt;&lt;locator/&gt;&lt;locator_label&gt;page&lt;/locator_label&gt;&lt;/citation&gt;&lt;/metadata&gt; \* MERGEFORMAT</w:instrText>
      </w:r>
      <w:r w:rsidR="001D210A">
        <w:fldChar w:fldCharType="separate"/>
      </w:r>
      <w:r w:rsidR="001D210A" w:rsidRPr="001D210A">
        <w:rPr>
          <w:noProof/>
          <w:vertAlign w:val="superscript"/>
        </w:rPr>
        <w:t>1</w:t>
      </w:r>
      <w:r w:rsidR="001D210A">
        <w:fldChar w:fldCharType="end"/>
      </w:r>
      <w:r>
        <w:t>, malaria represents one of the most significant infection diseases globally</w:t>
      </w:r>
      <w:r w:rsidR="001D210A">
        <w:fldChar w:fldCharType="begin" w:fldLock="1"/>
      </w:r>
      <w:r w:rsidR="001D210A">
        <w:instrText>ADDIN paperpile_citation &lt;clusterId&gt;Y183M441B831F545&lt;/clusterId&gt;&lt;version&gt;0.6.11&lt;/version&gt;&lt;metadata&gt;&lt;citation&gt;&lt;id&gt;7877acb2-1575-484a-a6d1-c0f5f751d112&lt;/id&gt;&lt;no_author/&gt;&lt;prefix/&gt;&lt;suffix/&gt;&lt;locator/&gt;&lt;locator_label&gt;page&lt;/locator_label&gt;&lt;/citation&gt;&lt;/metadata&gt;&lt;data&gt;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&lt;/data&gt; \* MERGEFORMAT</w:instrText>
      </w:r>
      <w:r w:rsidR="001D210A">
        <w:fldChar w:fldCharType="separate"/>
      </w:r>
      <w:r w:rsidR="001D210A" w:rsidRPr="001D210A">
        <w:rPr>
          <w:noProof/>
          <w:vertAlign w:val="superscript"/>
        </w:rPr>
        <w:t>2</w:t>
      </w:r>
      <w:r w:rsidR="001D210A">
        <w:fldChar w:fldCharType="end"/>
      </w:r>
      <w:r>
        <w:t>. Burden of disease is concentrated in sub-Saharan Africa where an estimated 96% of malaria deaths in 2020 occurred</w:t>
      </w:r>
      <w:r w:rsidR="001D210A">
        <w:t xml:space="preserve"> – </w:t>
      </w:r>
      <w:r>
        <w:t xml:space="preserve">80% of these </w:t>
      </w:r>
      <w:r w:rsidR="001D210A">
        <w:t xml:space="preserve">in </w:t>
      </w:r>
      <w:r>
        <w:t>children under 5</w:t>
      </w:r>
      <w:r>
        <w:fldChar w:fldCharType="begin" w:fldLock="1">
          <w:fldData xml:space="preserve">ZQBKAHcAOQBVAGwAMQB2ADIAegBBAE0ALwBDAHUAQwBuAHUAMQBFAC8AbwBnAGQANQAyAG4AegBt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</w:fldData>
        </w:fldChar>
      </w:r>
      <w:r>
        <w:instrText>ADDIN paperpile_citation &lt;clusterId&gt;T565A623W913U796&lt;/clusterId&gt;&lt;version&gt;0.6.11&lt;/version&gt;&lt;metadata&gt;&lt;citation&gt;&lt;id&gt;4cc4f0aa-e02f-49c2-a933-1c85bf18cfcf&lt;/id&gt;&lt;no_author/&gt;&lt;prefix/&gt;&lt;suffix/&gt;&lt;locator/&gt;&lt;locator_label&gt;page&lt;/locator_label&gt;&lt;/citation&gt;&lt;/metadata&gt; \* MERGEFORMAT</w:instrText>
      </w:r>
      <w:r>
        <w:fldChar w:fldCharType="separate"/>
      </w:r>
      <w:r w:rsidR="001D210A" w:rsidRPr="001D210A">
        <w:rPr>
          <w:noProof/>
          <w:vertAlign w:val="superscript"/>
        </w:rPr>
        <w:t>3</w:t>
      </w:r>
      <w:r>
        <w:fldChar w:fldCharType="end"/>
      </w:r>
      <w:r>
        <w:t xml:space="preserve">. </w:t>
      </w:r>
      <w:r w:rsidR="00060C68">
        <w:t xml:space="preserve">This represents an almost 40% reduction in clinical disease since the year 2000, an achievement </w:t>
      </w:r>
      <w:r w:rsidR="00FC2BD9">
        <w:t xml:space="preserve">underpinned </w:t>
      </w:r>
      <w:r w:rsidR="00060C68">
        <w:t xml:space="preserve">predominantly </w:t>
      </w:r>
      <w:r w:rsidR="00FC2BD9">
        <w:t xml:space="preserve">by significant scale-up of </w:t>
      </w:r>
      <w:r w:rsidR="00247454">
        <w:t xml:space="preserve">control interventions including </w:t>
      </w:r>
      <w:r w:rsidR="00FC2BD9">
        <w:t>insecticide-treated bednets</w:t>
      </w:r>
      <w:r w:rsidR="00060C68">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fldChar w:fldCharType="separate"/>
      </w:r>
      <w:r w:rsidR="00060C68" w:rsidRPr="00E5283D">
        <w:rPr>
          <w:noProof/>
          <w:vertAlign w:val="superscript"/>
        </w:rPr>
        <w:t>4</w:t>
      </w:r>
      <w:r w:rsidR="00060C68">
        <w:fldChar w:fldCharType="end"/>
      </w:r>
      <w:r w:rsidR="00060C68">
        <w:t xml:space="preserve">. </w:t>
      </w:r>
    </w:p>
    <w:p w14:paraId="3C7159D7" w14:textId="7BC57921" w:rsidR="000412ED" w:rsidRDefault="00074DD8" w:rsidP="00D400CE">
      <w:pPr>
        <w:jc w:val="both"/>
      </w:pPr>
      <w:r>
        <w:t xml:space="preserve">Alongside this significant expansion of </w:t>
      </w:r>
      <w:r w:rsidR="00923078">
        <w:t xml:space="preserve">control efforts, </w:t>
      </w:r>
      <w:r>
        <w:t xml:space="preserve">increasing urbanisation of Africa’s populace </w:t>
      </w:r>
      <w:r w:rsidR="00000991">
        <w:t>(rising from 31% to 43% between 1990 and 2018,</w:t>
      </w:r>
      <w:r w:rsidR="00000991" w:rsidRPr="00000991">
        <w:t xml:space="preserve"> </w:t>
      </w:r>
      <w:r w:rsidR="00000991">
        <w:t>with over 60% expected to live in urban areas by 2050</w:t>
      </w:r>
      <w:r w:rsidR="00000991">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fldChar w:fldCharType="separate"/>
      </w:r>
      <w:r w:rsidR="00000991" w:rsidRPr="00A87AC6">
        <w:rPr>
          <w:noProof/>
          <w:vertAlign w:val="superscript"/>
        </w:rPr>
        <w:t>5</w:t>
      </w:r>
      <w:r w:rsidR="00000991">
        <w:fldChar w:fldCharType="end"/>
      </w:r>
      <w:r w:rsidR="00000991">
        <w:t xml:space="preserve">) </w:t>
      </w:r>
      <w:r>
        <w:t xml:space="preserve">is also thought to have </w:t>
      </w:r>
      <w:r w:rsidR="00923078">
        <w:t xml:space="preserve">indirectly </w:t>
      </w:r>
      <w:r>
        <w:t xml:space="preserve">contributed to reductions in </w:t>
      </w:r>
      <w:r w:rsidR="00000991">
        <w:t>disease burden</w:t>
      </w:r>
      <w:r w:rsidR="00A87AC6">
        <w:t xml:space="preserve">. </w:t>
      </w:r>
      <w:r w:rsidR="001A2CEF">
        <w:t xml:space="preserve">Previous work </w:t>
      </w:r>
      <w:r w:rsidR="00D400CE">
        <w:t xml:space="preserve">has </w:t>
      </w:r>
      <w:r w:rsidR="001A2CEF">
        <w:t>highlighted</w:t>
      </w:r>
      <w:r>
        <w:t xml:space="preserve"> significantly lower annual Entomological Inoculation Rates (EIR) in urban compared to rural settings</w:t>
      </w:r>
      <w: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fldChar w:fldCharType="separate"/>
      </w:r>
      <w:r w:rsidR="00A87AC6" w:rsidRPr="00A87AC6">
        <w:rPr>
          <w:noProof/>
          <w:vertAlign w:val="superscript"/>
        </w:rPr>
        <w:t>6,7</w:t>
      </w:r>
      <w:r>
        <w:fldChar w:fldCharType="end"/>
      </w:r>
      <w:r w:rsidR="0025400E">
        <w:t xml:space="preserve">, </w:t>
      </w:r>
      <w:r w:rsidR="00B31280">
        <w:t xml:space="preserve">a finding </w:t>
      </w:r>
      <w:r w:rsidR="0025400E">
        <w:t xml:space="preserve">thought to be underpinned by </w:t>
      </w:r>
      <w:r w:rsidR="00B16D69">
        <w:t xml:space="preserve">features </w:t>
      </w:r>
      <w:r w:rsidR="0025400E">
        <w:t>factors including systematic differences in the quality of housing</w:t>
      </w:r>
      <w:r w:rsidR="0025400E">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fldChar w:fldCharType="separate"/>
      </w:r>
      <w:r w:rsidR="00A87AC6" w:rsidRPr="00A87AC6">
        <w:rPr>
          <w:noProof/>
          <w:vertAlign w:val="superscript"/>
        </w:rPr>
        <w:t>8,9</w:t>
      </w:r>
      <w:r w:rsidR="0025400E">
        <w:fldChar w:fldCharType="end"/>
      </w:r>
      <w:r w:rsidR="0025400E">
        <w:t xml:space="preserve">, reduced availability and suitability of habitats for </w:t>
      </w:r>
      <w:r w:rsidR="0025400E">
        <w:rPr>
          <w:i/>
          <w:iCs/>
        </w:rPr>
        <w:t>Anopheline</w:t>
      </w:r>
      <w:r w:rsidR="0025400E">
        <w:rPr>
          <w:iCs/>
        </w:rPr>
        <w:t xml:space="preserve"> breeding</w:t>
      </w:r>
      <w:r w:rsidR="00B16D69">
        <w:rPr>
          <w:iCs/>
        </w:rPr>
        <w:t xml:space="preserve"> in urban settings</w:t>
      </w:r>
      <w:r w:rsidR="00AB388A">
        <w:rPr>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Pr>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Pr>
          <w:iCs/>
        </w:rPr>
      </w:r>
      <w:r w:rsidR="00AB388A">
        <w:rPr>
          <w:iCs/>
        </w:rPr>
        <w:fldChar w:fldCharType="separate"/>
      </w:r>
      <w:r w:rsidR="00A87AC6" w:rsidRPr="00A87AC6">
        <w:rPr>
          <w:iCs/>
          <w:noProof/>
          <w:vertAlign w:val="superscript"/>
        </w:rPr>
        <w:t>10–12</w:t>
      </w:r>
      <w:r w:rsidR="00AB388A">
        <w:rPr>
          <w:iCs/>
        </w:rPr>
        <w:fldChar w:fldCharType="end"/>
      </w:r>
      <w:r w:rsidR="0025400E">
        <w:rPr>
          <w:iCs/>
        </w:rPr>
        <w:t>, better access to treatment</w:t>
      </w:r>
      <w:r w:rsidR="0025400E">
        <w:rPr>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Pr>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Pr>
          <w:iCs/>
        </w:rPr>
      </w:r>
      <w:r w:rsidR="0025400E">
        <w:rPr>
          <w:iCs/>
        </w:rPr>
        <w:fldChar w:fldCharType="separate"/>
      </w:r>
      <w:r w:rsidR="00A87AC6" w:rsidRPr="00A87AC6">
        <w:rPr>
          <w:iCs/>
          <w:noProof/>
          <w:vertAlign w:val="superscript"/>
        </w:rPr>
        <w:t>13</w:t>
      </w:r>
      <w:r w:rsidR="0025400E">
        <w:rPr>
          <w:iCs/>
        </w:rPr>
        <w:fldChar w:fldCharType="end"/>
      </w:r>
      <w:r w:rsidR="0025400E">
        <w:rPr>
          <w:iCs/>
        </w:rPr>
        <w:t xml:space="preserve">, and </w:t>
      </w:r>
      <w:r w:rsidR="00B31280">
        <w:rPr>
          <w:iCs/>
        </w:rPr>
        <w:t>higher population densities leading to higher human to mosquito ratios</w:t>
      </w:r>
      <w:r w:rsidR="00885F27">
        <w:rPr>
          <w:iCs/>
        </w:rPr>
        <w:t xml:space="preserve"> (and reduced transmission)</w:t>
      </w:r>
      <w:r w:rsidR="00B31280">
        <w:rPr>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Pr>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Pr>
          <w:iCs/>
        </w:rPr>
      </w:r>
      <w:r w:rsidR="00B31280">
        <w:rPr>
          <w:iCs/>
        </w:rPr>
        <w:fldChar w:fldCharType="separate"/>
      </w:r>
      <w:r w:rsidR="00A87AC6" w:rsidRPr="00A87AC6">
        <w:rPr>
          <w:iCs/>
          <w:noProof/>
          <w:vertAlign w:val="superscript"/>
        </w:rPr>
        <w:t>14</w:t>
      </w:r>
      <w:r w:rsidR="00B31280">
        <w:rPr>
          <w:iCs/>
        </w:rPr>
        <w:fldChar w:fldCharType="end"/>
      </w:r>
      <w:r w:rsidR="00B31280">
        <w:rPr>
          <w:iCs/>
        </w:rPr>
        <w:t xml:space="preserve">. </w:t>
      </w:r>
      <w:r w:rsidR="00D400CE">
        <w:rPr>
          <w:iCs/>
        </w:rPr>
        <w:t xml:space="preserve">Whilst these trends are not always consistently identified (see e.g. surveys </w:t>
      </w:r>
      <w:r w:rsidR="00B16D69">
        <w:t>in Libreville, Gabon</w:t>
      </w:r>
      <w:r w:rsidR="00B16D69">
        <w:fldChar w:fldCharType="begin" w:fldLock="1">
          <w:fldData xml:space="preserve">ZQBKAHkAZABXAE8AMQB1ADIAMABZAFcAZgBaAFcAQgBnAEgAWQBUAFEASwBUADUAVABkAEYAQQBz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</w:fldData>
        </w:fldChar>
      </w:r>
      <w:r w:rsidR="00B16D69">
        <w:instrText>ADDIN paperpile_citation &lt;clusterId&gt;J727W817S297Q988&lt;/clusterId&gt;&lt;version&gt;0.6.11&lt;/version&gt;&lt;metadata&gt;&lt;citation&gt;&lt;id&gt;00e1427e-642b-4773-9309-b1a7ce560368&lt;/id&gt;&lt;no_author/&gt;&lt;prefix/&gt;&lt;suffix/&gt;&lt;locator/&gt;&lt;locator_label&gt;page&lt;/locator_label&gt;&lt;/citation&gt;&lt;/metadata&gt; \* MERGEFORMAT</w:instrText>
      </w:r>
      <w:r w:rsidR="00B16D69">
        <w:fldChar w:fldCharType="separate"/>
      </w:r>
      <w:r w:rsidR="00A87AC6" w:rsidRPr="00A87AC6">
        <w:rPr>
          <w:noProof/>
          <w:vertAlign w:val="superscript"/>
        </w:rPr>
        <w:t>15</w:t>
      </w:r>
      <w:r w:rsidR="00B16D69">
        <w:fldChar w:fldCharType="end"/>
      </w:r>
      <w:r w:rsidR="00B16D69">
        <w:t xml:space="preserve"> </w:t>
      </w:r>
      <w:r w:rsidR="00D400CE">
        <w:t>or</w:t>
      </w:r>
      <w:r w:rsidR="00B16D69">
        <w:t xml:space="preserve"> Cotonou, Benin</w:t>
      </w:r>
      <w:r w:rsidR="00B16D69">
        <w:fldChar w:fldCharType="begin" w:fldLock="1">
          <w:fldData xml:space="preserve">ZQBKAHkAVgBXAEcAdAB2ADIAOABZAFMALwBTAHMATABBAFQAWQBjAFEASwBSAEoAaQBrADgARAB2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</w:fldData>
        </w:fldChar>
      </w:r>
      <w:r w:rsidR="00B16D69">
        <w:instrText>ADDIN paperpile_citation &lt;clusterId&gt;B532P688E978B793&lt;/clusterId&gt;&lt;version&gt;0.6.11&lt;/version&gt;&lt;metadata&gt;&lt;citation&gt;&lt;id&gt;502e9122-3a0e-4cfe-a8d4-e5fb8ef708c2&lt;/id&gt;&lt;no_author/&gt;&lt;prefix/&gt;&lt;suffix/&gt;&lt;locator/&gt;&lt;locator_label&gt;page&lt;/locator_label&gt;&lt;/citation&gt;&lt;/metadata&gt; \* MERGEFORMAT</w:instrText>
      </w:r>
      <w:r w:rsidR="00B16D69">
        <w:fldChar w:fldCharType="separate"/>
      </w:r>
      <w:r w:rsidR="00A87AC6" w:rsidRPr="00A87AC6">
        <w:rPr>
          <w:noProof/>
          <w:vertAlign w:val="superscript"/>
        </w:rPr>
        <w:t>16</w:t>
      </w:r>
      <w:r w:rsidR="00B16D69">
        <w:fldChar w:fldCharType="end"/>
      </w:r>
      <w:r w:rsidR="00A46C07">
        <w:t xml:space="preserve"> </w:t>
      </w:r>
      <w:r w:rsidR="00D400CE">
        <w:t xml:space="preserve">where </w:t>
      </w:r>
      <w:r w:rsidR="00A46C07">
        <w:t xml:space="preserve">prevalence of malaria </w:t>
      </w:r>
      <w:r w:rsidR="007326E4">
        <w:t xml:space="preserve">is higher </w:t>
      </w:r>
      <w:r w:rsidR="00A46C07">
        <w:t xml:space="preserve">in urban areas </w:t>
      </w:r>
      <w:r w:rsidR="00F842E6">
        <w:t>than immediately</w:t>
      </w:r>
      <w:r w:rsidR="00A46C07">
        <w:t xml:space="preserve"> surrounding locations</w:t>
      </w:r>
      <w:r w:rsidR="00D400CE">
        <w:t xml:space="preserve">; or </w:t>
      </w:r>
      <w:r w:rsidR="00AB388A">
        <w:t>previous work highlight</w:t>
      </w:r>
      <w:r w:rsidR="00D400CE">
        <w:t>ing</w:t>
      </w:r>
      <w:r w:rsidR="00AB388A">
        <w:t xml:space="preserve"> th</w:t>
      </w:r>
      <w:r w:rsidR="00B978E9">
        <w:t>at</w:t>
      </w:r>
      <w:r w:rsidR="00AB388A">
        <w:t xml:space="preserve"> </w:t>
      </w:r>
      <w:r w:rsidR="00AB388A">
        <w:rPr>
          <w:i/>
          <w:iCs/>
        </w:rPr>
        <w:t xml:space="preserve">Anopheles gambiae </w:t>
      </w:r>
      <w:proofErr w:type="spellStart"/>
      <w:r w:rsidR="00AB388A">
        <w:rPr>
          <w:i/>
          <w:iCs/>
        </w:rPr>
        <w:t>s.s.</w:t>
      </w:r>
      <w:proofErr w:type="spellEnd"/>
      <w:r w:rsidR="00AB388A">
        <w:rPr>
          <w:i/>
          <w:iCs/>
        </w:rPr>
        <w:t xml:space="preserve"> </w:t>
      </w:r>
      <w:r w:rsidR="00B978E9">
        <w:t xml:space="preserve">can </w:t>
      </w:r>
      <w:r w:rsidR="00AB388A">
        <w:t xml:space="preserve">adapt to breeding in polluted water characteristic of urban </w:t>
      </w:r>
      <w:r w:rsidR="00696B4B">
        <w:t>environment</w:t>
      </w:r>
      <w:r w:rsidR="00AB388A">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fldChar w:fldCharType="separate"/>
      </w:r>
      <w:r w:rsidR="00A87AC6" w:rsidRPr="00A87AC6">
        <w:rPr>
          <w:noProof/>
          <w:vertAlign w:val="superscript"/>
        </w:rPr>
        <w:t>17</w:t>
      </w:r>
      <w:r w:rsidR="00AB388A">
        <w:fldChar w:fldCharType="end"/>
      </w:r>
      <w:r w:rsidR="00D400CE">
        <w:t>)</w:t>
      </w:r>
      <w:r w:rsidR="00015453">
        <w:t xml:space="preserve">, increasing urbanicity </w:t>
      </w:r>
      <w:r w:rsidR="009673BF">
        <w:t xml:space="preserve">across sub-Saharan Africa </w:t>
      </w:r>
      <w:r w:rsidR="00015453">
        <w:t xml:space="preserve">is likely </w:t>
      </w:r>
      <w:r w:rsidR="000412ED">
        <w:t xml:space="preserve">to complement planned scale-up of malaria control interventions </w:t>
      </w:r>
      <w:r w:rsidR="005F1324">
        <w:t xml:space="preserve">aimed at achieving </w:t>
      </w:r>
      <w:r w:rsidR="004D0E7B">
        <w:t>the targets outline</w:t>
      </w:r>
      <w:r w:rsidR="00721819">
        <w:t>d</w:t>
      </w:r>
      <w:r w:rsidR="004D0E7B">
        <w:t xml:space="preserve"> in the World Health Organization’s</w:t>
      </w:r>
      <w:r w:rsidR="00721819">
        <w:t xml:space="preserve"> </w:t>
      </w:r>
      <w:r w:rsidR="004D0E7B">
        <w:t>2030 Global Technical Strategy for Malaria</w:t>
      </w:r>
      <w:r w:rsidR="004D0E7B">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fldChar w:fldCharType="separate"/>
      </w:r>
      <w:r w:rsidR="004D0E7B" w:rsidRPr="004D0E7B">
        <w:rPr>
          <w:noProof/>
          <w:vertAlign w:val="superscript"/>
        </w:rPr>
        <w:t>18</w:t>
      </w:r>
      <w:r w:rsidR="004D0E7B">
        <w:fldChar w:fldCharType="end"/>
      </w:r>
      <w:r w:rsidR="004D0E7B">
        <w:t>.</w:t>
      </w:r>
      <w:r w:rsidR="000412ED">
        <w:t xml:space="preserve"> </w:t>
      </w:r>
    </w:p>
    <w:p w14:paraId="4D956E63" w14:textId="1C9D1C19" w:rsidR="00971771" w:rsidRDefault="00777540" w:rsidP="00971771">
      <w:pPr>
        <w:jc w:val="both"/>
      </w:pPr>
      <w:r>
        <w:t>This</w:t>
      </w:r>
      <w:r w:rsidR="00DB2E9B">
        <w:t xml:space="preserve"> potential positive</w:t>
      </w:r>
      <w:r>
        <w:t xml:space="preserve"> impact of increasing urbanization</w:t>
      </w:r>
      <w:r w:rsidR="006E370D">
        <w:t xml:space="preserve"> </w:t>
      </w:r>
      <w:r>
        <w:t xml:space="preserve">is </w:t>
      </w:r>
      <w:r w:rsidR="006A4A79">
        <w:t xml:space="preserve">contingent on </w:t>
      </w:r>
      <w:r>
        <w:t xml:space="preserve">urban </w:t>
      </w:r>
      <w:r w:rsidR="006A4A79">
        <w:t>settings across the continent remaining areas of comparatively low</w:t>
      </w:r>
      <w:r w:rsidR="00AF15ED">
        <w:t xml:space="preserve"> malaria</w:t>
      </w:r>
      <w:r w:rsidR="006A4A79">
        <w:t xml:space="preserve"> transmission. </w:t>
      </w:r>
      <w:r w:rsidR="00F66080">
        <w:t>This phenomenon is</w:t>
      </w:r>
      <w:r w:rsidR="00B63282">
        <w:t xml:space="preserve"> </w:t>
      </w:r>
      <w:r w:rsidR="00AF15ED">
        <w:t xml:space="preserve">currently </w:t>
      </w:r>
      <w:r w:rsidR="003E3E7B">
        <w:t>under threat</w:t>
      </w:r>
      <w:r w:rsidR="00A775ED">
        <w:t xml:space="preserve"> </w:t>
      </w:r>
      <w:r w:rsidR="006A4A79">
        <w:t xml:space="preserve">by the invasion and establishment of the malaria vector </w:t>
      </w:r>
      <w:r w:rsidR="006A4A79">
        <w:rPr>
          <w:i/>
          <w:iCs/>
        </w:rPr>
        <w:t xml:space="preserve">Anopheles </w:t>
      </w:r>
      <w:proofErr w:type="spellStart"/>
      <w:r w:rsidR="006A4A79">
        <w:rPr>
          <w:i/>
          <w:iCs/>
        </w:rPr>
        <w:t>stephensi</w:t>
      </w:r>
      <w:proofErr w:type="spellEnd"/>
      <w:r w:rsidR="00895116">
        <w:t>.</w:t>
      </w:r>
      <w:r w:rsidR="00895116" w:rsidRPr="00895116">
        <w:t xml:space="preserve"> </w:t>
      </w:r>
      <w:r w:rsidR="00895116">
        <w:t xml:space="preserve">Found throughout South Asia, </w:t>
      </w:r>
      <w:r w:rsidR="00895116">
        <w:rPr>
          <w:i/>
          <w:iCs/>
        </w:rPr>
        <w:t xml:space="preserve">Anopheles </w:t>
      </w:r>
      <w:proofErr w:type="spellStart"/>
      <w:r w:rsidR="00895116">
        <w:rPr>
          <w:i/>
          <w:iCs/>
        </w:rPr>
        <w:t>stephensi</w:t>
      </w:r>
      <w:proofErr w:type="spellEnd"/>
      <w:r w:rsidR="00895116">
        <w:t xml:space="preserve"> is a highly efficient urban vector capable of transmitting both </w:t>
      </w:r>
      <w:r w:rsidR="00895116">
        <w:rPr>
          <w:i/>
          <w:iCs/>
        </w:rPr>
        <w:t xml:space="preserve">Plasmodium falciparum </w:t>
      </w:r>
      <w:r w:rsidR="00895116">
        <w:t xml:space="preserve">and </w:t>
      </w:r>
      <w:r w:rsidR="00895116">
        <w:rPr>
          <w:i/>
          <w:iCs/>
        </w:rPr>
        <w:t>Plasmodium vivax</w:t>
      </w:r>
      <w:r w:rsidR="00895116">
        <w:t xml:space="preserve"> parasites, with this efficiency thought to be underpinned by both an increased tolerance for breeding in polluted water sources</w:t>
      </w:r>
      <w:r w:rsidR="00895116">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fldChar w:fldCharType="separate"/>
      </w:r>
      <w:r w:rsidR="00895116" w:rsidRPr="004E6E36">
        <w:rPr>
          <w:noProof/>
          <w:vertAlign w:val="superscript"/>
        </w:rPr>
        <w:t>25</w:t>
      </w:r>
      <w:r w:rsidR="00895116">
        <w:fldChar w:fldCharType="end"/>
      </w:r>
      <w:r w:rsidR="00895116">
        <w:t>, and a superior ability to access and utilise the manmade hydrological habitats present in urban settings</w:t>
      </w:r>
      <w:r w:rsidR="00895116">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fldChar w:fldCharType="separate"/>
      </w:r>
      <w:r w:rsidR="00E5283D" w:rsidRPr="00E5283D">
        <w:rPr>
          <w:noProof/>
          <w:vertAlign w:val="superscript"/>
        </w:rPr>
        <w:t>20,21</w:t>
      </w:r>
      <w:r w:rsidR="00895116">
        <w:fldChar w:fldCharType="end"/>
      </w:r>
      <w:r w:rsidR="00895116">
        <w:t xml:space="preserve">. The species was first identified in sub-Saharan Africa </w:t>
      </w:r>
      <w:r w:rsidR="007F08E5">
        <w:t>in Djibouti City in 2012</w:t>
      </w:r>
      <w:r w:rsidR="007F08E5">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fldChar w:fldCharType="separate"/>
      </w:r>
      <w:r w:rsidR="007F08E5" w:rsidRPr="007F08E5">
        <w:rPr>
          <w:noProof/>
          <w:vertAlign w:val="superscript"/>
        </w:rPr>
        <w:t>19</w:t>
      </w:r>
      <w:r w:rsidR="007F08E5">
        <w:fldChar w:fldCharType="end"/>
      </w:r>
      <w:r w:rsidR="00895116">
        <w:t xml:space="preserve"> and</w:t>
      </w:r>
      <w:r w:rsidR="00735D53">
        <w:t xml:space="preserve"> </w:t>
      </w:r>
      <w:r w:rsidR="007F08E5">
        <w:t xml:space="preserve">has since been </w:t>
      </w:r>
      <w:r w:rsidR="00895116">
        <w:t>recorded</w:t>
      </w:r>
      <w:r w:rsidR="007F08E5">
        <w:t xml:space="preserve"> in both Ethiopia</w:t>
      </w:r>
      <w:r w:rsidR="007F08E5">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fldChar w:fldCharType="separate"/>
      </w:r>
      <w:r w:rsidR="007F08E5" w:rsidRPr="007F08E5">
        <w:rPr>
          <w:noProof/>
          <w:vertAlign w:val="superscript"/>
        </w:rPr>
        <w:t>20,21</w:t>
      </w:r>
      <w:r w:rsidR="007F08E5">
        <w:fldChar w:fldCharType="end"/>
      </w:r>
      <w:r w:rsidR="007F08E5">
        <w:t xml:space="preserve"> and Sudan</w:t>
      </w:r>
      <w:r w:rsidR="007F08E5">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fldChar w:fldCharType="separate"/>
      </w:r>
      <w:r w:rsidR="007F08E5" w:rsidRPr="007F08E5">
        <w:rPr>
          <w:noProof/>
          <w:vertAlign w:val="superscript"/>
        </w:rPr>
        <w:t>22,23</w:t>
      </w:r>
      <w:r w:rsidR="007F08E5">
        <w:fldChar w:fldCharType="end"/>
      </w:r>
      <w:r w:rsidR="00E85E72">
        <w:t>, with recent work highlighting likely suitability for the species across some of the continents largest population centres comprising over 100 million people</w:t>
      </w:r>
      <w:r w:rsidR="00E85E72">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fldChar w:fldCharType="separate"/>
      </w:r>
      <w:r w:rsidR="004E6E36" w:rsidRPr="004E6E36">
        <w:rPr>
          <w:noProof/>
          <w:vertAlign w:val="superscript"/>
        </w:rPr>
        <w:t>24</w:t>
      </w:r>
      <w:r w:rsidR="00E85E72">
        <w:fldChar w:fldCharType="end"/>
      </w:r>
      <w:r w:rsidR="00812418">
        <w:t xml:space="preserve">. </w:t>
      </w:r>
      <w:r w:rsidR="0094311B">
        <w:t xml:space="preserve">Whilst causality has yet to be conclusively established, its emergence </w:t>
      </w:r>
      <w:r w:rsidR="00721819">
        <w:t>is</w:t>
      </w:r>
      <w:r w:rsidR="0094311B">
        <w:t xml:space="preserve"> thought to have contributed to the significant resurgence of malaria transmission in Djibouti (which experienced a 10-fold increase in cases between 2013 and 2019)</w:t>
      </w:r>
      <w:r w:rsidR="00BE671F">
        <w:t xml:space="preserve">, highlighting the potential threat establishment of this vector poses to </w:t>
      </w:r>
      <w:r w:rsidR="00D11DDD">
        <w:t>malaria control across the Horn of Africa</w:t>
      </w:r>
      <w:r w:rsidR="00D11DDD">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fldChar w:fldCharType="separate"/>
      </w:r>
      <w:r w:rsidR="00EF678D" w:rsidRPr="00EF678D">
        <w:rPr>
          <w:noProof/>
          <w:vertAlign w:val="superscript"/>
        </w:rPr>
        <w:t>28</w:t>
      </w:r>
      <w:r w:rsidR="00D11DDD">
        <w:fldChar w:fldCharType="end"/>
      </w:r>
      <w:r w:rsidR="00D11DDD">
        <w:t xml:space="preserve">, as well as </w:t>
      </w:r>
      <w:r w:rsidR="008A4201">
        <w:t>wider efforts across the continent</w:t>
      </w:r>
      <w:r w:rsidR="00D11DDD">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fldChar w:fldCharType="separate"/>
      </w:r>
      <w:r w:rsidR="00EF678D" w:rsidRPr="00EF678D">
        <w:rPr>
          <w:noProof/>
          <w:vertAlign w:val="superscript"/>
        </w:rPr>
        <w:t>29</w:t>
      </w:r>
      <w:r w:rsidR="00D11DDD">
        <w:fldChar w:fldCharType="end"/>
      </w:r>
      <w:r w:rsidR="00D11DDD">
        <w:t xml:space="preserve">. </w:t>
      </w:r>
    </w:p>
    <w:p w14:paraId="35737E79" w14:textId="1EA2F99D" w:rsidR="00D11ACA" w:rsidRDefault="00112741" w:rsidP="00971771">
      <w:pPr>
        <w:jc w:val="both"/>
      </w:pPr>
      <w:r>
        <w:t>T</w:t>
      </w:r>
      <w:r w:rsidR="007A389B">
        <w:t xml:space="preserve">he </w:t>
      </w:r>
      <w:r>
        <w:t xml:space="preserve">situation in </w:t>
      </w:r>
      <w:r w:rsidR="007A389B">
        <w:t>Djibouti, as well as recent modelling work suggesting</w:t>
      </w:r>
      <w:r w:rsidR="00D11ACA">
        <w:t xml:space="preserve"> </w:t>
      </w:r>
      <w:r w:rsidR="007A389B" w:rsidRPr="007A389B">
        <w:rPr>
          <w:i/>
          <w:iCs/>
        </w:rPr>
        <w:t>Anopheles</w:t>
      </w:r>
      <w:r w:rsidR="007A389B">
        <w:t xml:space="preserve"> </w:t>
      </w:r>
      <w:proofErr w:type="spellStart"/>
      <w:r w:rsidR="007A389B">
        <w:rPr>
          <w:i/>
          <w:iCs/>
        </w:rPr>
        <w:t>stephensi</w:t>
      </w:r>
      <w:r w:rsidR="007A389B">
        <w:t>’s</w:t>
      </w:r>
      <w:proofErr w:type="spellEnd"/>
      <w:r w:rsidR="007A389B">
        <w:t xml:space="preserve"> establishment in </w:t>
      </w:r>
      <w:r w:rsidR="00D11ACA">
        <w:t xml:space="preserve">Ethiopia </w:t>
      </w:r>
      <w:r w:rsidR="007A389B">
        <w:t>could lead to a 50% increase in malaria incidence</w:t>
      </w:r>
      <w:r w:rsidR="007A389B">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7A389B">
        <w:instrText>ADDIN paperpile_citation &lt;clusterId&gt;N343B499Q781U594&lt;/clusterId&gt;&lt;version&gt;0.6.11&lt;/version&gt;&lt;metadata&gt;&lt;citation&gt;&lt;id&gt;a521cbc8-fac1-4a80-921f-f82de291d1d5&lt;/id&gt;&lt;no_author/&gt;&lt;prefix/&gt;&lt;suffix/&gt;&lt;locator/&gt;&lt;locator_label&gt;page&lt;/locator_label&gt;&lt;/citation&gt;&lt;/metadata&gt; \* MERGEFORMAT</w:instrText>
      </w:r>
      <w:r w:rsidR="007A389B">
        <w:fldChar w:fldCharType="separate"/>
      </w:r>
      <w:r w:rsidR="007A389B" w:rsidRPr="007A389B">
        <w:rPr>
          <w:noProof/>
          <w:vertAlign w:val="superscript"/>
        </w:rPr>
        <w:t>28</w:t>
      </w:r>
      <w:r w:rsidR="007A389B">
        <w:fldChar w:fldCharType="end"/>
      </w:r>
      <w:r>
        <w:t>,</w:t>
      </w:r>
      <w:r w:rsidR="007A389B">
        <w:t xml:space="preserve"> highlights the </w:t>
      </w:r>
      <w:r w:rsidR="008B2F01">
        <w:t>significant</w:t>
      </w:r>
      <w:r w:rsidR="007A389B">
        <w:t xml:space="preserve"> public-health threat the vector poses</w:t>
      </w:r>
      <w:r w:rsidR="008B2F01">
        <w:t xml:space="preserve">. Despite this, </w:t>
      </w:r>
      <w:r w:rsidR="007A389B">
        <w:t xml:space="preserve">substantial uncertainty remains </w:t>
      </w:r>
      <w:r w:rsidR="00875444">
        <w:t>how its future expansion and establish</w:t>
      </w:r>
      <w:r w:rsidR="0044219A">
        <w:t>ment</w:t>
      </w:r>
      <w:r w:rsidR="00875444">
        <w:t xml:space="preserve"> might influence malaria in the region</w:t>
      </w:r>
      <w:r w:rsidR="00067285">
        <w:t xml:space="preserve">, particularly in the (predominantly urban) settings where the disease is currently </w:t>
      </w:r>
      <w:r w:rsidR="00E92404">
        <w:t xml:space="preserve">largely </w:t>
      </w:r>
      <w:r w:rsidR="00067285">
        <w:t>absent</w:t>
      </w:r>
      <w:r w:rsidR="00875444">
        <w:t>.</w:t>
      </w:r>
      <w:r w:rsidR="007A389B">
        <w:t xml:space="preserve"> A key driver </w:t>
      </w:r>
      <w:r w:rsidR="005B4FED">
        <w:t xml:space="preserve">of this </w:t>
      </w:r>
      <w:r w:rsidR="007A389B">
        <w:t xml:space="preserve">will be the seasonal patterns of abundance by </w:t>
      </w:r>
      <w:r w:rsidR="007A389B">
        <w:rPr>
          <w:i/>
          <w:iCs/>
        </w:rPr>
        <w:t xml:space="preserve">Anopheles </w:t>
      </w:r>
      <w:proofErr w:type="spellStart"/>
      <w:r w:rsidR="007A389B">
        <w:rPr>
          <w:i/>
          <w:iCs/>
        </w:rPr>
        <w:t>stephensi</w:t>
      </w:r>
      <w:proofErr w:type="spellEnd"/>
      <w:r w:rsidR="007A389B">
        <w:t xml:space="preserve">. </w:t>
      </w:r>
      <w:r w:rsidR="004E6E36">
        <w:t>Mosquito populations are highly temporally dynamic</w:t>
      </w:r>
      <w:r w:rsidR="00C10708">
        <w:t xml:space="preserve">, </w:t>
      </w:r>
      <w:r w:rsidR="004E6E36">
        <w:t>often exhibit</w:t>
      </w:r>
      <w:r w:rsidR="00C10708">
        <w:t>ing substantial annual fluctuations in size that drive the temporal profile of disease risk</w:t>
      </w:r>
      <w:r w:rsidR="004E6E36">
        <w:t xml:space="preserve">. Understanding the factors underlying these dynamics is crucial given that the effectiveness of many malaria control interventions (such as </w:t>
      </w:r>
      <w:r w:rsidR="004E6E36">
        <w:lastRenderedPageBreak/>
        <w:t>seasonal malaria chemoprevention</w:t>
      </w:r>
      <w:r w:rsidR="004E6E36">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fldChar w:fldCharType="separate"/>
      </w:r>
      <w:r w:rsidR="004E6E36" w:rsidRPr="004E6E36">
        <w:rPr>
          <w:noProof/>
          <w:vertAlign w:val="superscript"/>
        </w:rPr>
        <w:t>30</w:t>
      </w:r>
      <w:r w:rsidR="004E6E36">
        <w:fldChar w:fldCharType="end"/>
      </w:r>
      <w:r w:rsidR="004E6E36">
        <w:t xml:space="preserve"> or indoor-residual spraying</w:t>
      </w:r>
      <w:r w:rsidR="004E6E36">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fldChar w:fldCharType="separate"/>
      </w:r>
      <w:r w:rsidR="004E6E36" w:rsidRPr="004E6E36">
        <w:rPr>
          <w:noProof/>
          <w:vertAlign w:val="superscript"/>
        </w:rPr>
        <w:t>31</w:t>
      </w:r>
      <w:r w:rsidR="004E6E36">
        <w:fldChar w:fldCharType="end"/>
      </w:r>
      <w:r w:rsidR="004E6E36">
        <w:t>)</w:t>
      </w:r>
      <w:r w:rsidR="00F06254">
        <w:t xml:space="preserve"> depends on the timing of their delivery relative to seasonal peaks in transmission</w:t>
      </w:r>
      <w:r w:rsidR="004E6E36">
        <w:t xml:space="preserve">. </w:t>
      </w:r>
      <w:r w:rsidR="00D11ACA">
        <w:t xml:space="preserve">A better understanding of </w:t>
      </w:r>
      <w:r w:rsidR="00D11ACA">
        <w:rPr>
          <w:i/>
          <w:iCs/>
        </w:rPr>
        <w:t xml:space="preserve">Anopheles </w:t>
      </w:r>
      <w:proofErr w:type="spellStart"/>
      <w:r w:rsidR="00D11ACA">
        <w:rPr>
          <w:i/>
          <w:iCs/>
        </w:rPr>
        <w:t>stephensi</w:t>
      </w:r>
      <w:r w:rsidR="00D11ACA">
        <w:t>’s</w:t>
      </w:r>
      <w:proofErr w:type="spellEnd"/>
      <w:r w:rsidR="00D11ACA">
        <w:t xml:space="preserve"> seasonal dynamics is </w:t>
      </w:r>
      <w:r w:rsidR="00DC7537">
        <w:t xml:space="preserve">therefore </w:t>
      </w:r>
      <w:r w:rsidR="00D11ACA">
        <w:t xml:space="preserve">likely to have material consequences for </w:t>
      </w:r>
      <w:r w:rsidR="009F53CD">
        <w:t xml:space="preserve">the effective control of malaria across the </w:t>
      </w:r>
      <w:r w:rsidR="00D11ACA">
        <w:t xml:space="preserve">Horn of Africa. </w:t>
      </w:r>
    </w:p>
    <w:p w14:paraId="597BF04C" w14:textId="68D83C33" w:rsidR="009F58E6" w:rsidRDefault="004E6E36" w:rsidP="00A275D3">
      <w:pPr>
        <w:jc w:val="both"/>
      </w:pPr>
      <w:r>
        <w:t xml:space="preserve">Despite this relevance, substantial uncertainty remains </w:t>
      </w:r>
      <w:r w:rsidR="00516712">
        <w:t>regarding</w:t>
      </w:r>
      <w:r>
        <w:t xml:space="preserve"> </w:t>
      </w:r>
      <w:r>
        <w:rPr>
          <w:i/>
          <w:iCs/>
        </w:rPr>
        <w:t xml:space="preserve">Anopheles </w:t>
      </w:r>
      <w:proofErr w:type="spellStart"/>
      <w:r>
        <w:rPr>
          <w:i/>
          <w:iCs/>
        </w:rPr>
        <w:t>stephensi</w:t>
      </w:r>
      <w:r>
        <w:t>’s</w:t>
      </w:r>
      <w:proofErr w:type="spellEnd"/>
      <w:r>
        <w:t xml:space="preserve"> seasonal dynamics; numerous studies carrying out longitudinal catches are present in in the literature, but these typically only focus on a single location, precluding systematic comparison and identification of generalisable patterns. </w:t>
      </w:r>
      <w:r w:rsidR="009A3C8E">
        <w:t xml:space="preserve">Here we collate longitudinal mosquito catch data for </w:t>
      </w:r>
      <w:r w:rsidR="009A3C8E">
        <w:rPr>
          <w:i/>
          <w:iCs/>
        </w:rPr>
        <w:t xml:space="preserve">Anopheles </w:t>
      </w:r>
      <w:proofErr w:type="spellStart"/>
      <w:r w:rsidR="009A3C8E">
        <w:rPr>
          <w:i/>
          <w:iCs/>
        </w:rPr>
        <w:t>stephensi</w:t>
      </w:r>
      <w:proofErr w:type="spellEnd"/>
      <w:r w:rsidR="009A3C8E">
        <w:t xml:space="preserve"> from 6 countries and 45 unique locations across South Asia, the Middle </w:t>
      </w:r>
      <w:proofErr w:type="gramStart"/>
      <w:r w:rsidR="009A3C8E">
        <w:t>East</w:t>
      </w:r>
      <w:proofErr w:type="gramEnd"/>
      <w:r w:rsidR="009A3C8E">
        <w:t xml:space="preserve"> and the Horn of Africa in order to better understand the</w:t>
      </w:r>
      <w:r w:rsidR="004A04C0">
        <w:t>se</w:t>
      </w:r>
      <w:r w:rsidR="009A3C8E">
        <w:t xml:space="preserve"> dynamics</w:t>
      </w:r>
      <w:r w:rsidR="00A439AC">
        <w:t>, and the ecological factors underpinning the</w:t>
      </w:r>
      <w:r w:rsidR="004A04C0">
        <w:t>m.</w:t>
      </w:r>
      <w:r w:rsidR="00A439AC">
        <w:t xml:space="preserve"> </w:t>
      </w:r>
      <w:r w:rsidR="00523695">
        <w:t xml:space="preserve">Our results highlight pronounced variation in the </w:t>
      </w:r>
      <w:r w:rsidR="00263ADD">
        <w:t>extent</w:t>
      </w:r>
      <w:r w:rsidR="00523695">
        <w:t xml:space="preserve"> and timing of seasonality</w:t>
      </w:r>
      <w:r w:rsidR="009034B4">
        <w:t>, with distinct dynamics observed across rural and urban settings</w:t>
      </w:r>
      <w:r w:rsidR="008969CA">
        <w:t>. I</w:t>
      </w:r>
      <w:r w:rsidR="00B07DDD">
        <w:t>ntegrating these results with a model of malaria transmission highlight</w:t>
      </w:r>
      <w:r w:rsidR="00A275D3">
        <w:t xml:space="preserve">s how this variation will influence the efficacy and impact of malaria control efforts </w:t>
      </w:r>
      <w:r w:rsidR="00523695">
        <w:t xml:space="preserve">in parts of the Horn of Africa where </w:t>
      </w:r>
      <w:r w:rsidR="00375E98">
        <w:t>the disease</w:t>
      </w:r>
      <w:r w:rsidR="00523695">
        <w:t xml:space="preserve"> is currently (or has previously been) largely absent</w:t>
      </w:r>
      <w:r w:rsidR="006434EE">
        <w:t xml:space="preserve"> and </w:t>
      </w:r>
      <w:r w:rsidR="00523695">
        <w:t>underscor</w:t>
      </w:r>
      <w:r w:rsidR="006434EE">
        <w:t>es</w:t>
      </w:r>
      <w:r w:rsidR="00523695">
        <w:t xml:space="preserve"> the crucial</w:t>
      </w:r>
      <w:r w:rsidR="008D1259">
        <w:t>, urgent</w:t>
      </w:r>
      <w:r w:rsidR="00523695">
        <w:t xml:space="preserve"> need for rapid </w:t>
      </w:r>
      <w:r w:rsidR="00523695" w:rsidRPr="00BF513D">
        <w:t>scaleup</w:t>
      </w:r>
      <w:r w:rsidR="00523695">
        <w:t xml:space="preserve"> of entomological monitoring for this emerging urban vector across the region. </w:t>
      </w:r>
    </w:p>
    <w:p w14:paraId="7A157FD9" w14:textId="77777777" w:rsidR="00DD2FAC" w:rsidRPr="00E05329" w:rsidRDefault="003D57DD">
      <w:pPr>
        <w:rPr>
          <w:b/>
          <w:bCs/>
          <w:sz w:val="28"/>
          <w:szCs w:val="28"/>
        </w:rPr>
      </w:pPr>
      <w:r w:rsidRPr="00E05329">
        <w:rPr>
          <w:b/>
          <w:bCs/>
          <w:sz w:val="28"/>
          <w:szCs w:val="28"/>
        </w:rPr>
        <w:t xml:space="preserve">Methods </w:t>
      </w:r>
    </w:p>
    <w:p w14:paraId="20139B39" w14:textId="5B9B29C2" w:rsidR="00F271B2" w:rsidRDefault="00F271B2" w:rsidP="009F58E6">
      <w:pPr>
        <w:spacing w:after="0" w:line="360" w:lineRule="auto"/>
        <w:jc w:val="both"/>
        <w:rPr>
          <w:rFonts w:asciiTheme="majorHAnsi" w:hAnsiTheme="majorHAnsi" w:cstheme="majorHAnsi"/>
          <w:b/>
        </w:rPr>
      </w:pPr>
      <w:r w:rsidRPr="00906A5A">
        <w:rPr>
          <w:rFonts w:asciiTheme="majorHAnsi" w:hAnsiTheme="majorHAnsi" w:cstheme="majorHAnsi"/>
          <w:b/>
        </w:rPr>
        <w:t xml:space="preserve">Systematic Review of </w:t>
      </w:r>
      <w:r w:rsidRPr="00906A5A">
        <w:rPr>
          <w:rFonts w:asciiTheme="majorHAnsi" w:hAnsiTheme="majorHAnsi" w:cstheme="majorHAnsi"/>
          <w:b/>
          <w:i/>
          <w:iCs/>
        </w:rPr>
        <w:t xml:space="preserve">Anopheles </w:t>
      </w:r>
      <w:proofErr w:type="spellStart"/>
      <w:r w:rsidRPr="00906A5A">
        <w:rPr>
          <w:rFonts w:asciiTheme="majorHAnsi" w:hAnsiTheme="majorHAnsi" w:cstheme="majorHAnsi"/>
          <w:b/>
          <w:i/>
          <w:iCs/>
        </w:rPr>
        <w:t>stephensi</w:t>
      </w:r>
      <w:proofErr w:type="spellEnd"/>
      <w:r w:rsidRPr="00906A5A">
        <w:rPr>
          <w:rFonts w:asciiTheme="majorHAnsi" w:hAnsiTheme="majorHAnsi" w:cstheme="majorHAnsi"/>
          <w:b/>
        </w:rPr>
        <w:t xml:space="preserve"> Literature </w:t>
      </w:r>
    </w:p>
    <w:p w14:paraId="62ADF742" w14:textId="32CDF97F" w:rsidR="002B5ED2" w:rsidRDefault="009F58E6" w:rsidP="002B5ED2">
      <w:pPr>
        <w:jc w:val="both"/>
        <w:rPr>
          <w:rFonts w:asciiTheme="majorHAnsi" w:hAnsiTheme="majorHAnsi" w:cstheme="majorHAnsi"/>
        </w:rPr>
      </w:pPr>
      <w:r>
        <w:rPr>
          <w:rFonts w:asciiTheme="majorHAnsi" w:hAnsiTheme="majorHAnsi" w:cstheme="majorHAnsi"/>
        </w:rPr>
        <w:t xml:space="preserve">We collated references </w:t>
      </w:r>
      <w:r w:rsidR="00E43FD3">
        <w:rPr>
          <w:rFonts w:asciiTheme="majorHAnsi" w:hAnsiTheme="majorHAnsi" w:cstheme="majorHAnsi"/>
        </w:rPr>
        <w:t xml:space="preserve">from published systematic reviews of literature relating to </w:t>
      </w:r>
      <w:r w:rsidR="00E43FD3">
        <w:rPr>
          <w:rFonts w:asciiTheme="majorHAnsi" w:hAnsiTheme="majorHAnsi" w:cstheme="majorHAnsi"/>
          <w:i/>
          <w:iCs/>
        </w:rPr>
        <w:t>Anopheles stephensi</w:t>
      </w:r>
      <w:r w:rsidR="00E43FD3">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Pr>
          <w:rFonts w:asciiTheme="majorHAnsi" w:hAnsiTheme="majorHAnsi" w:cstheme="majorHAnsi"/>
        </w:rPr>
      </w:r>
      <w:r w:rsidR="00E43FD3">
        <w:rPr>
          <w:rFonts w:asciiTheme="majorHAnsi" w:hAnsiTheme="majorHAnsi" w:cstheme="majorHAnsi"/>
        </w:rPr>
        <w:fldChar w:fldCharType="separate"/>
      </w:r>
      <w:r w:rsidR="00E43FD3" w:rsidRPr="00E43FD3">
        <w:rPr>
          <w:rFonts w:asciiTheme="majorHAnsi" w:hAnsiTheme="majorHAnsi" w:cstheme="majorHAnsi"/>
          <w:noProof/>
          <w:vertAlign w:val="superscript"/>
        </w:rPr>
        <w:t>27,32</w:t>
      </w:r>
      <w:r w:rsidR="00E43FD3">
        <w:rPr>
          <w:rFonts w:asciiTheme="majorHAnsi" w:hAnsiTheme="majorHAnsi" w:cstheme="majorHAnsi"/>
        </w:rPr>
        <w:fldChar w:fldCharType="end"/>
      </w:r>
      <w:r w:rsidR="00E43FD3">
        <w:rPr>
          <w:rFonts w:asciiTheme="majorHAnsi" w:hAnsiTheme="majorHAnsi" w:cstheme="majorHAnsi"/>
        </w:rPr>
        <w:t>, and update</w:t>
      </w:r>
      <w:r w:rsidR="004504BC">
        <w:rPr>
          <w:rFonts w:asciiTheme="majorHAnsi" w:hAnsiTheme="majorHAnsi" w:cstheme="majorHAnsi"/>
        </w:rPr>
        <w:t>d</w:t>
      </w:r>
      <w:r w:rsidR="00E43FD3">
        <w:rPr>
          <w:rFonts w:asciiTheme="majorHAnsi" w:hAnsiTheme="majorHAnsi" w:cstheme="majorHAnsi"/>
        </w:rPr>
        <w:t xml:space="preserve"> </w:t>
      </w:r>
      <w:r>
        <w:rPr>
          <w:rFonts w:asciiTheme="majorHAnsi" w:hAnsiTheme="majorHAnsi" w:cstheme="majorHAnsi"/>
        </w:rPr>
        <w:t>these previous searches (both conducted in 2017</w:t>
      </w:r>
      <w:commentRangeStart w:id="1"/>
      <w:r>
        <w:rPr>
          <w:rFonts w:asciiTheme="majorHAnsi" w:hAnsiTheme="majorHAnsi" w:cstheme="majorHAnsi"/>
        </w:rPr>
        <w:t xml:space="preserve">)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w:t>
      </w:r>
      <w:r w:rsidR="008F6FC9">
        <w:rPr>
          <w:rFonts w:asciiTheme="majorHAnsi" w:hAnsiTheme="majorHAnsi" w:cstheme="majorHAnsi"/>
        </w:rPr>
        <w:t xml:space="preserve">January </w:t>
      </w:r>
      <w:r>
        <w:rPr>
          <w:rFonts w:asciiTheme="majorHAnsi" w:hAnsiTheme="majorHAnsi" w:cstheme="majorHAnsi"/>
        </w:rPr>
        <w:t xml:space="preserve">2017 </w:t>
      </w:r>
      <w:r w:rsidR="008F6FC9">
        <w:rPr>
          <w:rFonts w:asciiTheme="majorHAnsi" w:hAnsiTheme="majorHAnsi" w:cstheme="majorHAnsi"/>
        </w:rPr>
        <w:t xml:space="preserve">to </w:t>
      </w:r>
      <w:r w:rsidR="009311CD">
        <w:rPr>
          <w:rFonts w:asciiTheme="majorHAnsi" w:hAnsiTheme="majorHAnsi" w:cstheme="majorHAnsi"/>
        </w:rPr>
        <w:t>September</w:t>
      </w:r>
      <w:r w:rsidR="008F6FC9">
        <w:rPr>
          <w:rFonts w:asciiTheme="majorHAnsi" w:hAnsiTheme="majorHAnsi" w:cstheme="majorHAnsi"/>
        </w:rPr>
        <w:t xml:space="preserve"> 2020 </w:t>
      </w:r>
      <w:r>
        <w:rPr>
          <w:rFonts w:asciiTheme="majorHAnsi" w:hAnsiTheme="majorHAnsi" w:cstheme="majorHAnsi"/>
        </w:rPr>
        <w:t>for further relevant references</w:t>
      </w:r>
      <w:commentRangeEnd w:id="1"/>
      <w:r w:rsidR="00E9128D">
        <w:rPr>
          <w:rStyle w:val="CommentReference"/>
        </w:rPr>
        <w:commentReference w:id="1"/>
      </w:r>
      <w:r>
        <w:rPr>
          <w:rFonts w:asciiTheme="majorHAnsi" w:hAnsiTheme="majorHAnsi" w:cstheme="majorHAnsi"/>
        </w:rPr>
        <w:t xml:space="preserve">. </w:t>
      </w:r>
      <w:r w:rsidR="00906A5A" w:rsidRPr="009F58E6">
        <w:rPr>
          <w:rFonts w:asciiTheme="majorHAnsi" w:hAnsiTheme="majorHAnsi" w:cstheme="majorHAnsi"/>
        </w:rPr>
        <w:t xml:space="preserve">We included </w:t>
      </w:r>
      <w:r w:rsidR="00A3373A">
        <w:rPr>
          <w:rFonts w:asciiTheme="majorHAnsi" w:hAnsiTheme="majorHAnsi" w:cstheme="majorHAnsi"/>
        </w:rPr>
        <w:t xml:space="preserve">all </w:t>
      </w:r>
      <w:r w:rsidR="00906A5A" w:rsidRPr="009F58E6">
        <w:rPr>
          <w:rFonts w:asciiTheme="majorHAnsi" w:hAnsiTheme="majorHAnsi" w:cstheme="majorHAnsi"/>
        </w:rPr>
        <w:t>records containing temporally disaggregated adult mosquito catch data with monthly (or finer) temporal resolution spanning at least 1</w:t>
      </w:r>
      <w:r>
        <w:rPr>
          <w:rFonts w:asciiTheme="majorHAnsi" w:hAnsiTheme="majorHAnsi" w:cstheme="majorHAnsi"/>
        </w:rPr>
        <w:t>0</w:t>
      </w:r>
      <w:r w:rsidR="00906A5A" w:rsidRPr="009F58E6">
        <w:rPr>
          <w:rFonts w:asciiTheme="majorHAnsi" w:hAnsiTheme="majorHAnsi" w:cstheme="majorHAnsi"/>
        </w:rPr>
        <w:t xml:space="preserve"> months</w:t>
      </w:r>
      <w:r>
        <w:rPr>
          <w:rFonts w:asciiTheme="majorHAnsi" w:hAnsiTheme="majorHAnsi" w:cstheme="majorHAnsi"/>
        </w:rPr>
        <w:t>,</w:t>
      </w:r>
      <w:r w:rsidR="00906A5A" w:rsidRPr="009F58E6">
        <w:rPr>
          <w:rFonts w:asciiTheme="majorHAnsi" w:hAnsiTheme="majorHAnsi" w:cstheme="majorHAnsi"/>
        </w:rPr>
        <w:t xml:space="preserve"> that had not been conducted as part of vector control intervention trials, where sufficient information to geolocate the catch site </w:t>
      </w:r>
      <w:r>
        <w:rPr>
          <w:rFonts w:asciiTheme="majorHAnsi" w:hAnsiTheme="majorHAnsi" w:cstheme="majorHAnsi"/>
        </w:rPr>
        <w:t xml:space="preserve">to the administrative unit 2 level, and where a total of at least 25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i/>
          <w:iCs/>
        </w:rPr>
        <w:t xml:space="preserve"> </w:t>
      </w:r>
      <w:r>
        <w:rPr>
          <w:rFonts w:asciiTheme="majorHAnsi" w:hAnsiTheme="majorHAnsi" w:cstheme="majorHAnsi"/>
        </w:rPr>
        <w:t xml:space="preserve">had been caught over the study period. </w:t>
      </w:r>
      <w:r w:rsidR="00906A5A" w:rsidRPr="009F58E6">
        <w:rPr>
          <w:rFonts w:asciiTheme="majorHAnsi" w:hAnsiTheme="majorHAnsi" w:cstheme="majorHAnsi"/>
        </w:rPr>
        <w:t xml:space="preserve">Overall, </w:t>
      </w:r>
      <w:r>
        <w:rPr>
          <w:rFonts w:asciiTheme="majorHAnsi" w:hAnsiTheme="majorHAnsi" w:cstheme="majorHAnsi"/>
        </w:rPr>
        <w:t xml:space="preserve">a total of 36 </w:t>
      </w:r>
      <w:r w:rsidR="00906A5A" w:rsidRPr="009F58E6">
        <w:rPr>
          <w:rFonts w:asciiTheme="majorHAnsi" w:hAnsiTheme="majorHAnsi" w:cstheme="majorHAnsi"/>
        </w:rPr>
        <w:t xml:space="preserve">references were </w:t>
      </w:r>
      <w:r w:rsidR="0062418A">
        <w:rPr>
          <w:rFonts w:asciiTheme="majorHAnsi" w:hAnsiTheme="majorHAnsi" w:cstheme="majorHAnsi"/>
        </w:rPr>
        <w:t xml:space="preserve">collated containing </w:t>
      </w:r>
      <w:r w:rsidR="00D31C25" w:rsidRPr="009F58E6">
        <w:rPr>
          <w:rFonts w:asciiTheme="majorHAnsi" w:hAnsiTheme="majorHAnsi" w:cstheme="majorHAnsi"/>
        </w:rPr>
        <w:t>65</w:t>
      </w:r>
      <w:r w:rsidR="00906A5A" w:rsidRPr="009F58E6">
        <w:rPr>
          <w:rFonts w:asciiTheme="majorHAnsi" w:hAnsiTheme="majorHAnsi" w:cstheme="majorHAnsi"/>
        </w:rPr>
        <w:t xml:space="preserve"> time-series</w:t>
      </w:r>
      <w:r w:rsidR="00236455">
        <w:rPr>
          <w:rFonts w:asciiTheme="majorHAnsi" w:hAnsiTheme="majorHAnsi" w:cstheme="majorHAnsi"/>
        </w:rPr>
        <w:t xml:space="preserve"> from catch surveys carried out in distinct locations </w:t>
      </w:r>
      <w:r w:rsidR="00906A5A" w:rsidRPr="009F58E6">
        <w:rPr>
          <w:rFonts w:asciiTheme="majorHAnsi" w:hAnsiTheme="majorHAnsi" w:cstheme="majorHAnsi"/>
        </w:rPr>
        <w:t>from across Afghanistan (n=</w:t>
      </w:r>
      <w:r w:rsidR="00236455">
        <w:rPr>
          <w:rFonts w:asciiTheme="majorHAnsi" w:hAnsiTheme="majorHAnsi" w:cstheme="majorHAnsi"/>
        </w:rPr>
        <w:t>2</w:t>
      </w:r>
      <w:r w:rsidR="00906A5A" w:rsidRPr="009F58E6">
        <w:rPr>
          <w:rFonts w:asciiTheme="majorHAnsi" w:hAnsiTheme="majorHAnsi" w:cstheme="majorHAnsi"/>
        </w:rPr>
        <w:t>), Djibouti (n=1), India (n=</w:t>
      </w:r>
      <w:r w:rsidR="00236455">
        <w:rPr>
          <w:rFonts w:asciiTheme="majorHAnsi" w:hAnsiTheme="majorHAnsi" w:cstheme="majorHAnsi"/>
        </w:rPr>
        <w:t>32</w:t>
      </w:r>
      <w:r w:rsidR="00906A5A" w:rsidRPr="009F58E6">
        <w:rPr>
          <w:rFonts w:asciiTheme="majorHAnsi" w:hAnsiTheme="majorHAnsi" w:cstheme="majorHAnsi"/>
        </w:rPr>
        <w:t>), Iran (n=</w:t>
      </w:r>
      <w:r w:rsidR="00236455">
        <w:rPr>
          <w:rFonts w:asciiTheme="majorHAnsi" w:hAnsiTheme="majorHAnsi" w:cstheme="majorHAnsi"/>
        </w:rPr>
        <w:t>17</w:t>
      </w:r>
      <w:r w:rsidR="00906A5A" w:rsidRPr="009F58E6">
        <w:rPr>
          <w:rFonts w:asciiTheme="majorHAnsi" w:hAnsiTheme="majorHAnsi" w:cstheme="majorHAnsi"/>
        </w:rPr>
        <w:t>), Myanmar (n=</w:t>
      </w:r>
      <w:r w:rsidR="00236455">
        <w:rPr>
          <w:rFonts w:asciiTheme="majorHAnsi" w:hAnsiTheme="majorHAnsi" w:cstheme="majorHAnsi"/>
        </w:rPr>
        <w:t>5</w:t>
      </w:r>
      <w:r w:rsidR="00906A5A" w:rsidRPr="009F58E6">
        <w:rPr>
          <w:rFonts w:asciiTheme="majorHAnsi" w:hAnsiTheme="majorHAnsi" w:cstheme="majorHAnsi"/>
        </w:rPr>
        <w:t>) and Pakistan (n=</w:t>
      </w:r>
      <w:r w:rsidR="00236455">
        <w:rPr>
          <w:rFonts w:asciiTheme="majorHAnsi" w:hAnsiTheme="majorHAnsi" w:cstheme="majorHAnsi"/>
        </w:rPr>
        <w:t>8</w:t>
      </w:r>
      <w:r w:rsidR="00906A5A" w:rsidRPr="009F58E6">
        <w:rPr>
          <w:rFonts w:asciiTheme="majorHAnsi" w:hAnsiTheme="majorHAnsi" w:cstheme="majorHAnsi"/>
        </w:rPr>
        <w:t xml:space="preserve">). See </w:t>
      </w:r>
      <w:r w:rsidR="00906A5A" w:rsidRPr="009F58E6">
        <w:rPr>
          <w:rFonts w:asciiTheme="majorHAnsi" w:hAnsiTheme="majorHAnsi" w:cstheme="majorHAnsi"/>
          <w:b/>
          <w:bCs/>
        </w:rPr>
        <w:t>Supplementary Information</w:t>
      </w:r>
      <w:r w:rsidR="00906A5A" w:rsidRPr="009F58E6">
        <w:rPr>
          <w:rFonts w:asciiTheme="majorHAnsi" w:hAnsiTheme="majorHAnsi" w:cstheme="majorHAnsi"/>
        </w:rPr>
        <w:t xml:space="preserve"> for further detail</w:t>
      </w:r>
      <w:r w:rsidR="00641D09" w:rsidRPr="009F58E6">
        <w:rPr>
          <w:rFonts w:asciiTheme="majorHAnsi" w:hAnsiTheme="majorHAnsi" w:cstheme="majorHAnsi"/>
        </w:rPr>
        <w:t xml:space="preserve">s. </w:t>
      </w:r>
      <w:r w:rsidR="00906A5A" w:rsidRPr="009F58E6">
        <w:rPr>
          <w:rFonts w:asciiTheme="majorHAnsi" w:hAnsiTheme="majorHAnsi" w:cstheme="majorHAnsi"/>
        </w:rPr>
        <w:t xml:space="preserve"> </w:t>
      </w:r>
    </w:p>
    <w:p w14:paraId="06CBE765" w14:textId="48144783" w:rsidR="00F271B2" w:rsidRPr="002B5ED2" w:rsidRDefault="00E861B1" w:rsidP="002B5ED2">
      <w:pPr>
        <w:spacing w:before="240"/>
        <w:jc w:val="both"/>
        <w:rPr>
          <w:rFonts w:asciiTheme="majorHAnsi" w:hAnsiTheme="majorHAnsi" w:cstheme="majorHAnsi"/>
        </w:rPr>
      </w:pPr>
      <w:r>
        <w:rPr>
          <w:rFonts w:asciiTheme="majorHAnsi" w:hAnsiTheme="majorHAnsi" w:cstheme="majorHAnsi"/>
          <w:b/>
        </w:rPr>
        <w:t xml:space="preserve">Gaussian Processing Fitting and Smoothing of </w:t>
      </w:r>
      <w:r w:rsidR="002B5ED2">
        <w:rPr>
          <w:rFonts w:asciiTheme="majorHAnsi" w:hAnsiTheme="majorHAnsi" w:cstheme="majorHAnsi"/>
          <w:b/>
        </w:rPr>
        <w:t>T</w:t>
      </w:r>
      <w:r w:rsidR="00F271B2" w:rsidRPr="00906A5A">
        <w:rPr>
          <w:rFonts w:asciiTheme="majorHAnsi" w:hAnsiTheme="majorHAnsi" w:cstheme="majorHAnsi"/>
          <w:b/>
        </w:rPr>
        <w:t xml:space="preserve">ime Series </w:t>
      </w:r>
      <w:r>
        <w:rPr>
          <w:rFonts w:asciiTheme="majorHAnsi" w:hAnsiTheme="majorHAnsi" w:cstheme="majorHAnsi"/>
          <w:b/>
        </w:rPr>
        <w:t>Data</w:t>
      </w:r>
      <w:r w:rsidR="00F271B2" w:rsidRPr="00906A5A">
        <w:rPr>
          <w:rFonts w:asciiTheme="majorHAnsi" w:hAnsiTheme="majorHAnsi" w:cstheme="majorHAnsi"/>
          <w:b/>
        </w:rPr>
        <w:t xml:space="preserve"> </w:t>
      </w:r>
    </w:p>
    <w:p w14:paraId="7F5791A5" w14:textId="1629BE57" w:rsidR="002B5ED2" w:rsidRPr="008E5CF3" w:rsidRDefault="00E5283D" w:rsidP="008E5CF3">
      <w:pPr>
        <w:spacing w:after="0"/>
        <w:jc w:val="both"/>
        <w:rPr>
          <w:rFonts w:cstheme="minorHAnsi"/>
          <w:bCs/>
        </w:rPr>
      </w:pPr>
      <w:r>
        <w:rPr>
          <w:rFonts w:cstheme="minorHAnsi"/>
          <w:bCs/>
        </w:rPr>
        <w:t>Per previous work</w:t>
      </w:r>
      <w:r>
        <w:rPr>
          <w:rFonts w:cstheme="min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cstheme="min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Pr>
          <w:rFonts w:cstheme="minorHAnsi"/>
          <w:bCs/>
        </w:rPr>
      </w:r>
      <w:r>
        <w:rPr>
          <w:rFonts w:cstheme="minorHAnsi"/>
          <w:bCs/>
        </w:rPr>
        <w:fldChar w:fldCharType="separate"/>
      </w:r>
      <w:r w:rsidRPr="00E5283D">
        <w:rPr>
          <w:rFonts w:cstheme="minorHAnsi"/>
          <w:bCs/>
          <w:noProof/>
          <w:vertAlign w:val="superscript"/>
        </w:rPr>
        <w:t>32</w:t>
      </w:r>
      <w:r>
        <w:rPr>
          <w:rFonts w:cstheme="minorHAnsi"/>
          <w:bCs/>
        </w:rPr>
        <w:fldChar w:fldCharType="end"/>
      </w:r>
      <w:r>
        <w:rPr>
          <w:rFonts w:cstheme="minorHAnsi"/>
          <w:bCs/>
        </w:rPr>
        <w:t>, w</w:t>
      </w:r>
      <w:r w:rsidR="002B5ED2" w:rsidRPr="002B5ED2">
        <w:rPr>
          <w:rFonts w:cstheme="minorHAnsi"/>
          <w:bCs/>
        </w:rPr>
        <w:t xml:space="preserve">e fitted </w:t>
      </w:r>
      <w:r w:rsidR="002B5ED2">
        <w:rPr>
          <w:rFonts w:cstheme="minorHAnsi"/>
          <w:bCs/>
        </w:rPr>
        <w:t>the following</w:t>
      </w:r>
      <w:r w:rsidR="002B5ED2" w:rsidRPr="002B5ED2">
        <w:rPr>
          <w:rFonts w:cstheme="minorHAnsi"/>
          <w:bCs/>
        </w:rPr>
        <w:t xml:space="preserve"> Gaussian Process</w:t>
      </w:r>
      <w:r w:rsidR="00001263">
        <w:rPr>
          <w:rFonts w:cstheme="minorHAnsi"/>
          <w:bCs/>
        </w:rPr>
        <w:t>-based</w:t>
      </w:r>
      <w:r w:rsidR="002B5ED2" w:rsidRPr="002B5ED2">
        <w:rPr>
          <w:rFonts w:cstheme="minorHAnsi"/>
          <w:bCs/>
        </w:rPr>
        <w:t xml:space="preserve"> model to smooth these noisy mosquito</w:t>
      </w:r>
      <w:r w:rsidR="00863C1F">
        <w:rPr>
          <w:rFonts w:cstheme="minorHAnsi"/>
          <w:bCs/>
        </w:rPr>
        <w:t xml:space="preserve"> </w:t>
      </w:r>
      <w:r w:rsidR="002C3FE9">
        <w:rPr>
          <w:rFonts w:cstheme="minorHAnsi"/>
          <w:bCs/>
        </w:rPr>
        <w:t xml:space="preserve">count </w:t>
      </w:r>
      <w:r w:rsidR="00863C1F">
        <w:rPr>
          <w:rFonts w:cstheme="minorHAnsi"/>
          <w:bCs/>
        </w:rPr>
        <w:t>time-series</w:t>
      </w:r>
      <w:r w:rsidR="002B5ED2" w:rsidRPr="002B5ED2">
        <w:rPr>
          <w:rFonts w:cstheme="minorHAnsi"/>
          <w:bCs/>
        </w:rPr>
        <w:t>, using a Negative Binomial likelihood to account for overdispersion in the data</w:t>
      </w:r>
      <w:r w:rsidR="008E5CF3">
        <w:rPr>
          <w:rFonts w:cstheme="minorHAnsi"/>
          <w:bCs/>
        </w:rPr>
        <w:t>:</w:t>
      </w:r>
    </w:p>
    <w:p w14:paraId="58A458AF" w14:textId="5EAF1D04" w:rsidR="002B5ED2" w:rsidRPr="002B5ED2" w:rsidRDefault="00FF072E" w:rsidP="00FF072E">
      <w:pPr>
        <w:spacing w:before="240" w:line="360" w:lineRule="auto"/>
        <w:ind w:left="2160" w:firstLine="720"/>
        <w:jc w:val="both"/>
        <w:rPr>
          <w:rFonts w:asciiTheme="majorHAnsi" w:hAnsiTheme="majorHAnsi" w:cstheme="majorHAnsi"/>
        </w:rPr>
      </w:pPr>
      <w:r>
        <w:rPr>
          <w:rFonts w:eastAsiaTheme="minorEastAsia" w:cstheme="minorHAnsi"/>
        </w:rPr>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33EB1767" w14:textId="7E62B114" w:rsidR="002B5ED2" w:rsidRPr="00FF072E"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FF072E"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5CED9E7C" w14:textId="77777777" w:rsidR="002B5ED2" w:rsidRPr="002B5ED2" w:rsidRDefault="00FF2FF6"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3B3AFA76" w:rsidR="00263197" w:rsidRPr="001858F7" w:rsidRDefault="008E5CF3" w:rsidP="001858F7">
      <w:pPr>
        <w:jc w:val="both"/>
        <w:rPr>
          <w:rFonts w:asciiTheme="majorHAnsi" w:hAnsiTheme="majorHAnsi" w:cstheme="majorHAnsi"/>
        </w:rPr>
      </w:pPr>
      <w:r w:rsidRPr="001858F7">
        <w:rPr>
          <w:rFonts w:asciiTheme="majorHAnsi" w:hAnsiTheme="majorHAnsi" w:cstheme="majorHAnsi"/>
        </w:rPr>
        <w:t xml:space="preserve">where </w:t>
      </w:r>
      <m:oMath>
        <m:r>
          <m:rPr>
            <m:sty m:val="bi"/>
          </m:rPr>
          <w:rPr>
            <w:rFonts w:ascii="Cambria Math" w:hAnsi="Cambria Math" w:cstheme="majorHAnsi"/>
          </w:rPr>
          <m:t>f</m:t>
        </m:r>
      </m:oMath>
      <w:r w:rsidRPr="001858F7">
        <w:rPr>
          <w:rFonts w:asciiTheme="majorHAnsi" w:hAnsiTheme="majorHAnsi" w:cstheme="majorHAnsi"/>
          <w:b/>
          <w:bCs/>
        </w:rPr>
        <w:t xml:space="preserve"> </w:t>
      </w:r>
      <w:r w:rsidRPr="001858F7">
        <w:rPr>
          <w:rFonts w:asciiTheme="majorHAnsi" w:hAnsiTheme="majorHAnsi" w:cstheme="majorHAnsi"/>
        </w:rPr>
        <w:t xml:space="preserve">is a distribution over functions from a zero-mean Gaussian Process with covariance function </w:t>
      </w:r>
      <w:bookmarkStart w:id="2"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2"/>
      <w:r w:rsidRPr="001858F7">
        <w:rPr>
          <w:rFonts w:asciiTheme="majorHAnsi" w:hAnsiTheme="majorHAnsi" w:cstheme="majorHAnsi"/>
        </w:rPr>
        <w:t>,</w:t>
      </w:r>
      <w:r w:rsidR="00FF072E" w:rsidRPr="001858F7">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1858F7">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1858F7">
        <w:rPr>
          <w:rFonts w:asciiTheme="majorHAnsi" w:eastAsiaTheme="minorEastAsia" w:hAnsiTheme="majorHAnsi" w:cstheme="majorHAnsi"/>
        </w:rPr>
        <w:t xml:space="preserve"> defined </w:t>
      </w:r>
      <w:r w:rsidR="00263197" w:rsidRPr="001858F7">
        <w:rPr>
          <w:rFonts w:asciiTheme="majorHAnsi" w:eastAsiaTheme="minorEastAsia" w:hAnsiTheme="majorHAnsi" w:cstheme="majorHAnsi"/>
        </w:rPr>
        <w:t xml:space="preserve">according to the </w:t>
      </w:r>
      <w:r w:rsidR="00263197" w:rsidRPr="001858F7">
        <w:rPr>
          <w:rFonts w:asciiTheme="majorHAnsi" w:eastAsiaTheme="minorEastAsia" w:hAnsiTheme="majorHAnsi" w:cstheme="majorHAnsi"/>
        </w:rPr>
        <w:lastRenderedPageBreak/>
        <w:t>kernel function</w:t>
      </w:r>
      <w:r w:rsidR="00FF072E" w:rsidRPr="001858F7">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1858F7">
        <w:rPr>
          <w:rFonts w:asciiTheme="majorHAnsi" w:eastAsiaTheme="minorEastAsia" w:hAnsiTheme="majorHAnsi" w:cstheme="majorHAnsi"/>
        </w:rPr>
        <w:t xml:space="preserve">. </w:t>
      </w:r>
      <w:r w:rsidR="00492E1B">
        <w:rPr>
          <w:rFonts w:asciiTheme="majorHAnsi" w:hAnsiTheme="majorHAnsi" w:cstheme="majorHAnsi"/>
        </w:rPr>
        <w:t>A</w:t>
      </w:r>
      <w:r w:rsidR="00492E1B" w:rsidRPr="001858F7">
        <w:rPr>
          <w:rFonts w:asciiTheme="majorHAnsi" w:hAnsiTheme="majorHAnsi" w:cstheme="majorHAnsi"/>
        </w:rPr>
        <w:t xml:space="preserve"> periodic kernel function was used to </w:t>
      </w:r>
      <w:r w:rsidR="00492E1B">
        <w:rPr>
          <w:rFonts w:asciiTheme="majorHAnsi" w:hAnsiTheme="majorHAnsi" w:cstheme="majorHAnsi"/>
        </w:rPr>
        <w:t xml:space="preserve">capture the seasonally/annually repeating patterns often observed in mosquito populations, specified by </w:t>
      </w:r>
      <w:r w:rsidR="0025571B" w:rsidRPr="001858F7">
        <w:rPr>
          <w:rFonts w:asciiTheme="majorHAnsi" w:hAnsiTheme="majorHAnsi" w:cstheme="majorHAnsi"/>
        </w:rPr>
        <w:t xml:space="preserve">the hyperparameters </w:t>
      </w:r>
      <m:oMath>
        <m:r>
          <w:rPr>
            <w:rFonts w:ascii="Cambria Math" w:hAnsi="Cambria Math" w:cstheme="majorHAnsi"/>
          </w:rPr>
          <m:t>p</m:t>
        </m:r>
      </m:oMath>
      <w:r w:rsidR="0025571B" w:rsidRPr="001858F7">
        <w:rPr>
          <w:rFonts w:asciiTheme="majorHAnsi" w:eastAsiaTheme="minorEastAsia" w:hAnsiTheme="majorHAnsi" w:cstheme="majorHAnsi"/>
        </w:rPr>
        <w:t xml:space="preserve">, </w:t>
      </w:r>
      <m:oMath>
        <m:r>
          <w:rPr>
            <w:rFonts w:ascii="Cambria Math" w:hAnsi="Cambria Math" w:cstheme="majorHAnsi"/>
          </w:rPr>
          <m:t>α</m:t>
        </m:r>
      </m:oMath>
      <w:r w:rsidR="0025571B" w:rsidRPr="001858F7">
        <w:rPr>
          <w:rFonts w:asciiTheme="majorHAnsi" w:eastAsiaTheme="minorEastAsia" w:hAnsiTheme="majorHAnsi" w:cstheme="majorHAnsi"/>
        </w:rPr>
        <w:t xml:space="preserve"> and </w:t>
      </w:r>
      <m:oMath>
        <m:r>
          <w:rPr>
            <w:rFonts w:ascii="Cambria Math" w:hAnsi="Cambria Math" w:cstheme="majorHAnsi"/>
          </w:rPr>
          <m:t>l</m:t>
        </m:r>
      </m:oMath>
      <w:r w:rsidR="0025571B" w:rsidRPr="001858F7">
        <w:rPr>
          <w:rFonts w:asciiTheme="majorHAnsi" w:eastAsiaTheme="minorEastAsia" w:hAnsiTheme="majorHAnsi" w:cstheme="majorHAnsi"/>
        </w:rPr>
        <w:t xml:space="preserve">, </w:t>
      </w:r>
      <w:r w:rsidR="007724E7" w:rsidRPr="001858F7">
        <w:rPr>
          <w:rFonts w:asciiTheme="majorHAnsi" w:hAnsiTheme="majorHAnsi" w:cstheme="majorHAnsi"/>
        </w:rPr>
        <w:t xml:space="preserve">where </w:t>
      </w:r>
      <m:oMath>
        <m:r>
          <w:rPr>
            <w:rFonts w:ascii="Cambria Math" w:hAnsi="Cambria Math" w:cstheme="majorHAnsi"/>
          </w:rPr>
          <m:t>p</m:t>
        </m:r>
      </m:oMath>
      <w:r w:rsidR="007724E7"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1858F7">
        <w:rPr>
          <w:rFonts w:asciiTheme="majorHAnsi" w:hAnsiTheme="majorHAnsi" w:cstheme="majorHAnsi"/>
        </w:rPr>
        <w:t xml:space="preserve"> specifies the magnitude of the covariance, and </w:t>
      </w:r>
      <w:bookmarkStart w:id="3" w:name="_Hlk95741625"/>
      <m:oMath>
        <m:r>
          <w:rPr>
            <w:rFonts w:ascii="Cambria Math" w:hAnsi="Cambria Math" w:cstheme="majorHAnsi"/>
          </w:rPr>
          <m:t>l</m:t>
        </m:r>
      </m:oMath>
      <w:r w:rsidR="007724E7" w:rsidRPr="001858F7">
        <w:rPr>
          <w:rFonts w:asciiTheme="majorHAnsi" w:hAnsiTheme="majorHAnsi" w:cstheme="majorHAnsi"/>
        </w:rPr>
        <w:t xml:space="preserve"> </w:t>
      </w:r>
      <w:bookmarkEnd w:id="3"/>
      <w:r w:rsidR="007724E7" w:rsidRPr="001858F7">
        <w:rPr>
          <w:rFonts w:asciiTheme="majorHAnsi" w:hAnsiTheme="majorHAnsi" w:cstheme="majorHAnsi"/>
        </w:rPr>
        <w:t xml:space="preserve">represents a lengthscale parameter further constraining the extent to which two values separated by a given time can co-vary. </w:t>
      </w:r>
      <w:bookmarkStart w:id="4" w:name="_Hlk28079819"/>
      <m:oMath>
        <m:r>
          <w:rPr>
            <w:rFonts w:ascii="Cambria Math" w:hAnsi="Cambria Math" w:cstheme="majorHAnsi"/>
          </w:rPr>
          <m:t>f</m:t>
        </m:r>
      </m:oMath>
      <w:r w:rsidRPr="001858F7">
        <w:rPr>
          <w:rFonts w:asciiTheme="majorHAnsi" w:hAnsiTheme="majorHAnsi" w:cstheme="majorHAnsi"/>
        </w:rPr>
        <w:t xml:space="preserve">(x) are function evaluations at times </w:t>
      </w:r>
      <m:oMath>
        <m:r>
          <w:rPr>
            <w:rFonts w:ascii="Cambria Math" w:hAnsi="Cambria Math" w:cstheme="majorHAnsi"/>
          </w:rPr>
          <m:t>x</m:t>
        </m:r>
      </m:oMath>
      <w:r w:rsidRPr="001858F7">
        <w:rPr>
          <w:rFonts w:asciiTheme="majorHAnsi" w:hAnsiTheme="majorHAnsi" w:cstheme="majorHAnsi"/>
        </w:rPr>
        <w:t xml:space="preserve"> </w:t>
      </w:r>
      <w:bookmarkEnd w:id="4"/>
      <w:r w:rsidRPr="001858F7">
        <w:rPr>
          <w:rFonts w:asciiTheme="majorHAnsi" w:hAnsiTheme="majorHAnsi" w:cstheme="majorHAnsi"/>
        </w:rPr>
        <w:t xml:space="preserve">, </w:t>
      </w:r>
      <m:oMath>
        <m:r>
          <w:rPr>
            <w:rFonts w:ascii="Cambria Math" w:hAnsi="Cambria Math" w:cstheme="majorHAnsi"/>
          </w:rPr>
          <m:t>y</m:t>
        </m:r>
      </m:oMath>
      <w:r w:rsidRPr="001858F7">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1858F7">
        <w:rPr>
          <w:rFonts w:asciiTheme="majorHAnsi" w:hAnsiTheme="majorHAnsi" w:cstheme="majorHAnsi"/>
        </w:rPr>
        <w:t xml:space="preserve">. </w:t>
      </w:r>
      <w:r w:rsidR="00E53611">
        <w:rPr>
          <w:rFonts w:asciiTheme="majorHAnsi" w:hAnsiTheme="majorHAnsi" w:cstheme="majorHAnsi"/>
        </w:rPr>
        <w:t>Model f</w:t>
      </w:r>
      <w:r w:rsidR="002432C2" w:rsidRPr="002432C2">
        <w:rPr>
          <w:rFonts w:asciiTheme="majorHAnsi" w:hAnsiTheme="majorHAnsi" w:cstheme="majorHAnsi"/>
        </w:rPr>
        <w:t xml:space="preserve">itting was </w:t>
      </w:r>
      <w:r w:rsidR="00E53611">
        <w:rPr>
          <w:rFonts w:asciiTheme="majorHAnsi" w:hAnsiTheme="majorHAnsi" w:cstheme="majorHAnsi"/>
        </w:rPr>
        <w:t xml:space="preserve">carried out within a Bayesian framework, using the </w:t>
      </w:r>
      <w:r w:rsidR="002432C2" w:rsidRPr="002432C2">
        <w:rPr>
          <w:rFonts w:asciiTheme="majorHAnsi" w:hAnsiTheme="majorHAnsi" w:cstheme="majorHAnsi"/>
        </w:rPr>
        <w:t>probabilistic programming language STAN</w:t>
      </w:r>
      <w:r w:rsidR="002432C2" w:rsidRPr="002432C2">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432C2">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432C2">
        <w:rPr>
          <w:rFonts w:asciiTheme="majorHAnsi" w:hAnsiTheme="majorHAnsi" w:cstheme="majorHAnsi"/>
        </w:rPr>
      </w:r>
      <w:r w:rsidR="002432C2" w:rsidRPr="002432C2">
        <w:rPr>
          <w:rFonts w:asciiTheme="majorHAnsi" w:hAnsiTheme="majorHAnsi" w:cstheme="majorHAnsi"/>
        </w:rPr>
        <w:fldChar w:fldCharType="separate"/>
      </w:r>
      <w:r w:rsidR="002432C2" w:rsidRPr="002432C2">
        <w:rPr>
          <w:rFonts w:asciiTheme="majorHAnsi" w:hAnsiTheme="majorHAnsi" w:cstheme="majorHAnsi"/>
          <w:noProof/>
          <w:vertAlign w:val="superscript"/>
        </w:rPr>
        <w:t>33</w:t>
      </w:r>
      <w:r w:rsidR="002432C2" w:rsidRPr="002432C2">
        <w:rPr>
          <w:rFonts w:asciiTheme="majorHAnsi" w:hAnsiTheme="majorHAnsi" w:cstheme="majorHAnsi"/>
        </w:rPr>
        <w:fldChar w:fldCharType="end"/>
      </w:r>
      <w:r w:rsidR="002432C2" w:rsidRPr="002432C2">
        <w:rPr>
          <w:rFonts w:asciiTheme="majorHAnsi" w:hAnsiTheme="majorHAnsi" w:cstheme="majorHAnsi"/>
        </w:rPr>
        <w:t>.</w:t>
      </w:r>
    </w:p>
    <w:p w14:paraId="2AA97F6F" w14:textId="716A28D7" w:rsidR="00A24EDF" w:rsidRDefault="00A24EDF" w:rsidP="00171551">
      <w:pPr>
        <w:spacing w:before="240" w:after="0" w:line="360" w:lineRule="auto"/>
        <w:jc w:val="both"/>
        <w:rPr>
          <w:rFonts w:asciiTheme="majorHAnsi" w:hAnsiTheme="majorHAnsi" w:cstheme="majorHAnsi"/>
          <w:b/>
        </w:rPr>
      </w:pPr>
      <w:r>
        <w:rPr>
          <w:rFonts w:asciiTheme="majorHAnsi" w:hAnsiTheme="majorHAnsi" w:cstheme="majorHAnsi"/>
          <w:b/>
        </w:rPr>
        <w:t>Characterisation of Temporal Properties and Clustering of Similar Time-Series</w:t>
      </w:r>
    </w:p>
    <w:p w14:paraId="011BD7C2" w14:textId="684D58A7" w:rsidR="00061DD1" w:rsidRPr="00696D2D" w:rsidRDefault="00492E1B" w:rsidP="00696D2D">
      <w:pPr>
        <w:jc w:val="both"/>
        <w:rPr>
          <w:rFonts w:asciiTheme="majorHAnsi" w:hAnsiTheme="majorHAnsi" w:cstheme="majorHAnsi"/>
        </w:rPr>
      </w:pPr>
      <w:r>
        <w:rPr>
          <w:rFonts w:asciiTheme="majorHAnsi" w:hAnsiTheme="majorHAnsi" w:cstheme="majorHAnsi"/>
          <w:bCs/>
        </w:rPr>
        <w:t xml:space="preserve">Based on </w:t>
      </w:r>
      <w:r w:rsidR="00061DD1" w:rsidRPr="00696D2D">
        <w:rPr>
          <w:rFonts w:asciiTheme="majorHAnsi" w:hAnsiTheme="majorHAnsi" w:cstheme="majorHAnsi"/>
          <w:bCs/>
        </w:rPr>
        <w:t>previous work providing a framework to statistically characterise the empirical structure of time-series data</w:t>
      </w:r>
      <w:r w:rsidR="00061DD1" w:rsidRPr="00696D2D">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00061DD1" w:rsidRPr="00696D2D">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00061DD1" w:rsidRPr="00696D2D">
        <w:rPr>
          <w:rFonts w:asciiTheme="majorHAnsi" w:hAnsiTheme="majorHAnsi" w:cstheme="majorHAnsi"/>
          <w:bCs/>
        </w:rPr>
      </w:r>
      <w:r w:rsidR="00061DD1" w:rsidRPr="00696D2D">
        <w:rPr>
          <w:rFonts w:asciiTheme="majorHAnsi" w:hAnsiTheme="majorHAnsi" w:cstheme="majorHAnsi"/>
          <w:bCs/>
        </w:rPr>
        <w:fldChar w:fldCharType="separate"/>
      </w:r>
      <w:r w:rsidR="002432C2" w:rsidRPr="002432C2">
        <w:rPr>
          <w:rFonts w:asciiTheme="majorHAnsi" w:hAnsiTheme="majorHAnsi" w:cstheme="majorHAnsi"/>
          <w:bCs/>
          <w:noProof/>
          <w:vertAlign w:val="superscript"/>
        </w:rPr>
        <w:t>34</w:t>
      </w:r>
      <w:r w:rsidR="00061DD1" w:rsidRPr="00696D2D">
        <w:rPr>
          <w:rFonts w:asciiTheme="majorHAnsi" w:hAnsiTheme="majorHAnsi" w:cstheme="majorHAnsi"/>
          <w:bCs/>
        </w:rPr>
        <w:fldChar w:fldCharType="end"/>
      </w:r>
      <w:r w:rsidR="00061DD1" w:rsidRPr="00696D2D">
        <w:rPr>
          <w:rFonts w:asciiTheme="majorHAnsi" w:hAnsiTheme="majorHAnsi" w:cstheme="majorHAnsi"/>
          <w:bCs/>
        </w:rPr>
        <w:t>, we calculated a number of summary statistics for each smoothed time-series to characterise their temporal properties.</w:t>
      </w:r>
      <w:r w:rsidR="00696D2D">
        <w:rPr>
          <w:rFonts w:asciiTheme="majorHAnsi" w:hAnsiTheme="majorHAnsi" w:cstheme="majorHAnsi"/>
          <w:bCs/>
        </w:rPr>
        <w:t xml:space="preserve"> </w:t>
      </w:r>
      <w:r w:rsidR="00061DD1" w:rsidRPr="00696D2D">
        <w:rPr>
          <w:rFonts w:asciiTheme="majorHAnsi" w:hAnsiTheme="majorHAnsi" w:cstheme="majorHAnsi"/>
          <w:bCs/>
        </w:rPr>
        <w:t>These</w:t>
      </w:r>
      <w:r w:rsidR="00061DD1" w:rsidRPr="00696D2D">
        <w:rPr>
          <w:rFonts w:asciiTheme="majorHAnsi" w:hAnsiTheme="majorHAnsi" w:cstheme="majorHAnsi"/>
        </w:rPr>
        <w:t xml:space="preserve"> include the median of the period (</w:t>
      </w:r>
      <m:oMath>
        <m:r>
          <w:rPr>
            <w:rFonts w:ascii="Cambria Math" w:hAnsi="Cambria Math" w:cstheme="majorHAnsi"/>
          </w:rPr>
          <m:t>p</m:t>
        </m:r>
      </m:oMath>
      <w:r w:rsidR="00061DD1" w:rsidRPr="00696D2D">
        <w:rPr>
          <w:rFonts w:asciiTheme="majorHAnsi" w:hAnsiTheme="majorHAnsi" w:cstheme="majorHAnsi"/>
        </w:rPr>
        <w:t xml:space="preserve">) from the </w:t>
      </w:r>
      <w:r>
        <w:rPr>
          <w:rFonts w:asciiTheme="majorHAnsi" w:hAnsiTheme="majorHAnsi" w:cstheme="majorHAnsi"/>
        </w:rPr>
        <w:t>g</w:t>
      </w:r>
      <w:r w:rsidR="00061DD1" w:rsidRPr="00696D2D">
        <w:rPr>
          <w:rFonts w:asciiTheme="majorHAnsi" w:hAnsiTheme="majorHAnsi" w:cstheme="majorHAnsi"/>
        </w:rPr>
        <w:t xml:space="preserve">aussian </w:t>
      </w:r>
      <w:r>
        <w:rPr>
          <w:rFonts w:asciiTheme="majorHAnsi" w:hAnsiTheme="majorHAnsi" w:cstheme="majorHAnsi"/>
        </w:rPr>
        <w:t>p</w:t>
      </w:r>
      <w:r w:rsidR="00061DD1" w:rsidRPr="00696D2D">
        <w:rPr>
          <w:rFonts w:asciiTheme="majorHAnsi" w:hAnsiTheme="majorHAnsi" w:cstheme="majorHAnsi"/>
        </w:rPr>
        <w:t xml:space="preserve">rocess fitting, </w:t>
      </w:r>
      <w:r w:rsidR="003F1D90">
        <w:rPr>
          <w:rFonts w:asciiTheme="majorHAnsi" w:hAnsiTheme="majorHAnsi" w:cstheme="majorHAnsi"/>
        </w:rPr>
        <w:t xml:space="preserve">the relative entropy between the time-series and uniform distribution, </w:t>
      </w:r>
      <w:r w:rsidR="00061DD1" w:rsidRPr="00696D2D">
        <w:rPr>
          <w:rFonts w:asciiTheme="majorHAnsi" w:hAnsiTheme="majorHAnsi" w:cstheme="majorHAnsi"/>
        </w:rPr>
        <w:t>the proportion of points in each smoothed time-series where the total catch was greater than 1.65x the mean</w:t>
      </w:r>
      <w:r w:rsidR="003F1D90">
        <w:rPr>
          <w:rFonts w:asciiTheme="majorHAnsi" w:hAnsiTheme="majorHAnsi" w:cstheme="majorHAnsi"/>
        </w:rPr>
        <w:t>,</w:t>
      </w:r>
      <w:r w:rsidR="00061DD1" w:rsidRPr="00696D2D">
        <w:rPr>
          <w:rFonts w:asciiTheme="majorHAnsi" w:hAnsiTheme="majorHAnsi" w:cstheme="majorHAnsi"/>
        </w:rPr>
        <w:t xml:space="preserve"> the </w:t>
      </w:r>
      <w:r w:rsidR="003F1D90">
        <w:rPr>
          <w:rFonts w:asciiTheme="majorHAnsi" w:hAnsiTheme="majorHAnsi" w:cstheme="majorHAnsi"/>
        </w:rPr>
        <w:t xml:space="preserve">difference in timing between the peak in vector density and the highest rainfall recorded in the location, </w:t>
      </w:r>
      <w:r w:rsidR="00061DD1" w:rsidRPr="00696D2D">
        <w:rPr>
          <w:rFonts w:asciiTheme="majorHAnsi" w:hAnsiTheme="majorHAnsi" w:cstheme="majorHAnsi"/>
        </w:rPr>
        <w:t>the proportion of the total catch that was found in any 4 month period (in-keeping with previous definitions of malaria seasonality</w:t>
      </w:r>
      <w:r w:rsidR="00061DD1" w:rsidRPr="00696D2D">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00061DD1" w:rsidRPr="00696D2D">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00061DD1" w:rsidRPr="00696D2D">
        <w:rPr>
          <w:rFonts w:asciiTheme="majorHAnsi" w:hAnsiTheme="majorHAnsi" w:cstheme="majorHAnsi"/>
        </w:rPr>
      </w:r>
      <w:r w:rsidR="00061DD1" w:rsidRPr="00696D2D">
        <w:rPr>
          <w:rFonts w:asciiTheme="majorHAnsi" w:hAnsiTheme="majorHAnsi" w:cstheme="majorHAnsi"/>
        </w:rPr>
        <w:fldChar w:fldCharType="separate"/>
      </w:r>
      <w:r w:rsidR="002432C2" w:rsidRPr="002432C2">
        <w:rPr>
          <w:rFonts w:asciiTheme="majorHAnsi" w:hAnsiTheme="majorHAnsi" w:cstheme="majorHAnsi"/>
          <w:noProof/>
          <w:vertAlign w:val="superscript"/>
        </w:rPr>
        <w:t>35</w:t>
      </w:r>
      <w:r w:rsidR="00061DD1" w:rsidRPr="00696D2D">
        <w:rPr>
          <w:rFonts w:asciiTheme="majorHAnsi" w:hAnsiTheme="majorHAnsi" w:cstheme="majorHAnsi"/>
        </w:rPr>
        <w:fldChar w:fldCharType="end"/>
      </w:r>
      <w:r w:rsidR="00061DD1" w:rsidRPr="00696D2D">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696D2D">
        <w:rPr>
          <w:rFonts w:asciiTheme="majorHAnsi" w:hAnsiTheme="majorHAnsi" w:cstheme="majorHAnsi"/>
        </w:rPr>
        <w:t xml:space="preserve">. These 3 features were </w:t>
      </w:r>
      <w:r w:rsidR="00061DD1" w:rsidRPr="00696D2D">
        <w:rPr>
          <w:rFonts w:asciiTheme="majorHAnsi" w:hAnsiTheme="majorHAnsi" w:cstheme="majorHAnsi"/>
        </w:rPr>
        <w:t>the mean of the 1 component Von-Mises distribution, the number of peaks (determined by comparing the quality of fit for 1 and 2 component Von-Mises distributions</w:t>
      </w:r>
      <w:r w:rsidR="00E954B9" w:rsidRPr="00696D2D">
        <w:rPr>
          <w:rFonts w:asciiTheme="majorHAnsi" w:hAnsiTheme="majorHAnsi" w:cstheme="majorHAnsi"/>
        </w:rPr>
        <w:t>, roughly corresponding to asking whether assuming the time-series was unimodal or bimodal provided the best fit</w:t>
      </w:r>
      <w:r w:rsidR="00061DD1" w:rsidRPr="00696D2D">
        <w:rPr>
          <w:rFonts w:asciiTheme="majorHAnsi" w:hAnsiTheme="majorHAnsi" w:cstheme="majorHAnsi"/>
        </w:rPr>
        <w:t>), and the weight (</w:t>
      </w:r>
      <m:oMath>
        <m:r>
          <w:rPr>
            <w:rFonts w:ascii="Cambria Math" w:hAnsi="Cambria Math" w:cstheme="majorHAnsi"/>
          </w:rPr>
          <m:t>ω</m:t>
        </m:r>
      </m:oMath>
      <w:r w:rsidR="00061DD1" w:rsidRPr="00696D2D">
        <w:rPr>
          <w:rFonts w:asciiTheme="majorHAnsi" w:hAnsiTheme="majorHAnsi" w:cstheme="majorHAnsi"/>
        </w:rPr>
        <w:t xml:space="preserve">), specifying the comparative contributions of each component in the two-component fitting. See </w:t>
      </w:r>
      <w:r w:rsidR="00061DD1" w:rsidRPr="00696D2D">
        <w:rPr>
          <w:rFonts w:asciiTheme="majorHAnsi" w:hAnsiTheme="majorHAnsi" w:cstheme="majorHAnsi"/>
          <w:b/>
          <w:bCs/>
        </w:rPr>
        <w:t>Supplementary Information</w:t>
      </w:r>
      <w:r w:rsidR="00061DD1" w:rsidRPr="00696D2D">
        <w:rPr>
          <w:rFonts w:asciiTheme="majorHAnsi" w:hAnsiTheme="majorHAnsi" w:cstheme="majorHAnsi"/>
        </w:rPr>
        <w:t xml:space="preserve"> for further details. </w:t>
      </w:r>
      <w:r w:rsidR="0028128B">
        <w:rPr>
          <w:rFonts w:asciiTheme="majorHAnsi" w:hAnsiTheme="majorHAnsi" w:cstheme="majorHAnsi"/>
        </w:rPr>
        <w:t>From this, w</w:t>
      </w:r>
      <w:r w:rsidR="00696D2D">
        <w:rPr>
          <w:rFonts w:asciiTheme="majorHAnsi" w:hAnsiTheme="majorHAnsi" w:cstheme="majorHAnsi"/>
        </w:rPr>
        <w:t xml:space="preserve">e </w:t>
      </w:r>
      <w:r w:rsidR="00061DD1" w:rsidRPr="00696D2D">
        <w:rPr>
          <w:rFonts w:asciiTheme="majorHAnsi" w:hAnsiTheme="majorHAnsi" w:cstheme="majorHAnsi"/>
        </w:rPr>
        <w:t xml:space="preserve">obtain </w:t>
      </w:r>
      <w:r w:rsidR="00696D2D">
        <w:rPr>
          <w:rFonts w:asciiTheme="majorHAnsi" w:hAnsiTheme="majorHAnsi" w:cstheme="majorHAnsi"/>
        </w:rPr>
        <w:t xml:space="preserve">for each time-series </w:t>
      </w:r>
      <w:r w:rsidR="00061DD1" w:rsidRPr="00696D2D">
        <w:rPr>
          <w:rFonts w:asciiTheme="majorHAnsi" w:hAnsiTheme="majorHAnsi" w:cstheme="majorHAnsi"/>
        </w:rPr>
        <w:t xml:space="preserve">a </w:t>
      </w:r>
      <w:r w:rsidR="00696D2D">
        <w:rPr>
          <w:rFonts w:asciiTheme="majorHAnsi" w:hAnsiTheme="majorHAnsi" w:cstheme="majorHAnsi"/>
        </w:rPr>
        <w:t xml:space="preserve">set </w:t>
      </w:r>
      <w:r w:rsidR="00061DD1" w:rsidRPr="00696D2D">
        <w:rPr>
          <w:rFonts w:asciiTheme="majorHAnsi" w:hAnsiTheme="majorHAnsi" w:cstheme="majorHAnsi"/>
        </w:rPr>
        <w:t>of 7 real numbers</w:t>
      </w:r>
      <w:r w:rsidR="0028128B">
        <w:rPr>
          <w:rFonts w:asciiTheme="majorHAnsi" w:hAnsiTheme="majorHAnsi" w:cstheme="majorHAnsi"/>
        </w:rPr>
        <w:t xml:space="preserve"> </w:t>
      </w:r>
      <w:r w:rsidR="00696D2D">
        <w:rPr>
          <w:rFonts w:asciiTheme="majorHAnsi" w:hAnsiTheme="majorHAnsi" w:cstheme="majorHAnsi"/>
        </w:rPr>
        <w:t xml:space="preserve">providing a reduced representation of their temporal properties – to this, we </w:t>
      </w:r>
      <w:r w:rsidR="00061DD1" w:rsidRPr="00696D2D">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Pr>
          <w:rFonts w:asciiTheme="majorHAnsi" w:hAnsiTheme="majorHAnsi" w:cstheme="majorHAnsi"/>
        </w:rPr>
        <w:t xml:space="preserve"> properties</w:t>
      </w:r>
      <w:r w:rsidR="00061DD1" w:rsidRPr="00696D2D">
        <w:rPr>
          <w:rFonts w:asciiTheme="majorHAnsi" w:hAnsiTheme="majorHAnsi" w:cstheme="majorHAnsi"/>
        </w:rPr>
        <w:t>.</w:t>
      </w:r>
    </w:p>
    <w:p w14:paraId="5A8B8017" w14:textId="3B9693DC" w:rsidR="002432C2" w:rsidRDefault="002432C2" w:rsidP="00C251A6">
      <w:pPr>
        <w:spacing w:before="240" w:after="0" w:line="360" w:lineRule="auto"/>
        <w:jc w:val="both"/>
        <w:rPr>
          <w:rFonts w:asciiTheme="majorHAnsi" w:hAnsiTheme="majorHAnsi" w:cstheme="majorHAnsi"/>
          <w:b/>
        </w:rPr>
      </w:pPr>
      <w:r w:rsidRPr="00906A5A">
        <w:rPr>
          <w:rFonts w:asciiTheme="majorHAnsi" w:hAnsiTheme="majorHAnsi" w:cstheme="majorHAnsi"/>
          <w:b/>
        </w:rPr>
        <w:t xml:space="preserve">Random Forest Prediction of </w:t>
      </w:r>
      <w:r w:rsidR="0097376E">
        <w:rPr>
          <w:rFonts w:asciiTheme="majorHAnsi" w:hAnsiTheme="majorHAnsi" w:cstheme="majorHAnsi"/>
          <w:b/>
        </w:rPr>
        <w:t>Cluster Membership</w:t>
      </w:r>
      <w:r w:rsidRPr="00906A5A">
        <w:rPr>
          <w:rFonts w:asciiTheme="majorHAnsi" w:hAnsiTheme="majorHAnsi" w:cstheme="majorHAnsi"/>
          <w:b/>
        </w:rPr>
        <w:t xml:space="preserve"> </w:t>
      </w:r>
    </w:p>
    <w:p w14:paraId="54771851" w14:textId="3ADEED90" w:rsidR="00C9553D" w:rsidRPr="002363A2" w:rsidRDefault="00717367" w:rsidP="00061DD1">
      <w:pPr>
        <w:jc w:val="both"/>
        <w:rPr>
          <w:rFonts w:asciiTheme="majorHAnsi" w:hAnsiTheme="majorHAnsi" w:cstheme="majorHAnsi"/>
          <w:bCs/>
        </w:rPr>
      </w:pPr>
      <w:r w:rsidRPr="00BE275C">
        <w:rPr>
          <w:rFonts w:asciiTheme="majorHAnsi" w:hAnsiTheme="majorHAnsi" w:cstheme="majorHAnsi"/>
          <w:bCs/>
        </w:rPr>
        <w:t xml:space="preserve">For each of the </w:t>
      </w:r>
      <w:r w:rsidRPr="00BE275C">
        <w:rPr>
          <w:rFonts w:asciiTheme="majorHAnsi" w:hAnsiTheme="majorHAnsi" w:cstheme="majorHAnsi"/>
        </w:rPr>
        <w:t>65 time-series, we extracted a suite of environmental variables derived from satellite data that together describe the ecological structure of the location the entomological survey was carried out in</w:t>
      </w:r>
      <w:r w:rsidR="00BE275C" w:rsidRPr="00BE275C">
        <w:rPr>
          <w:rFonts w:asciiTheme="majorHAnsi" w:hAnsiTheme="majorHAnsi" w:cstheme="majorHAnsi"/>
        </w:rPr>
        <w:t xml:space="preserve">, including the </w:t>
      </w:r>
      <w:bookmarkStart w:id="5" w:name="_Hlk95812459"/>
      <w:proofErr w:type="spellStart"/>
      <w:r w:rsidR="00BE275C" w:rsidRPr="00507E9A">
        <w:rPr>
          <w:rFonts w:asciiTheme="majorHAnsi" w:hAnsiTheme="majorHAnsi" w:cstheme="majorHAnsi"/>
          <w:i/>
          <w:iCs/>
        </w:rPr>
        <w:t>BioClimatic</w:t>
      </w:r>
      <w:proofErr w:type="spellEnd"/>
      <w:r w:rsidR="00BE275C" w:rsidRPr="00BE275C">
        <w:rPr>
          <w:rFonts w:asciiTheme="majorHAnsi" w:hAnsiTheme="majorHAnsi" w:cstheme="majorHAnsi"/>
        </w:rPr>
        <w:t xml:space="preserve"> variables (a suite of biological relevant covariates defined from monthly rainfall and temperature satellite data</w:t>
      </w:r>
      <w:r w:rsidR="00BE275C">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Pr>
          <w:rFonts w:asciiTheme="majorHAnsi" w:hAnsiTheme="majorHAnsi" w:cstheme="majorHAnsi"/>
        </w:rPr>
      </w:r>
      <w:r w:rsidR="00BE275C">
        <w:rPr>
          <w:rFonts w:asciiTheme="majorHAnsi" w:hAnsiTheme="majorHAnsi" w:cstheme="majorHAnsi"/>
        </w:rPr>
        <w:fldChar w:fldCharType="separate"/>
      </w:r>
      <w:r w:rsidR="00BE275C" w:rsidRPr="00BE275C">
        <w:rPr>
          <w:rFonts w:asciiTheme="majorHAnsi" w:hAnsiTheme="majorHAnsi" w:cstheme="majorHAnsi"/>
          <w:noProof/>
          <w:vertAlign w:val="superscript"/>
        </w:rPr>
        <w:t>36</w:t>
      </w:r>
      <w:r w:rsidR="00BE275C">
        <w:rPr>
          <w:rFonts w:asciiTheme="majorHAnsi" w:hAnsiTheme="majorHAnsi" w:cstheme="majorHAnsi"/>
        </w:rPr>
        <w:fldChar w:fldCharType="end"/>
      </w:r>
      <w:r w:rsidR="00BE275C" w:rsidRPr="00BE275C">
        <w:rPr>
          <w:rFonts w:asciiTheme="majorHAnsi" w:hAnsiTheme="majorHAnsi" w:cstheme="majorHAnsi"/>
        </w:rPr>
        <w:t>) as well as measures of landcover and urbanicity amongst others</w:t>
      </w:r>
      <w:r w:rsidR="006725B9">
        <w:rPr>
          <w:rFonts w:asciiTheme="majorHAnsi" w:hAnsiTheme="majorHAnsi" w:cstheme="majorHAnsi"/>
        </w:rPr>
        <w:t xml:space="preserve"> </w:t>
      </w:r>
      <w:bookmarkEnd w:id="5"/>
      <w:r w:rsidR="006725B9">
        <w:rPr>
          <w:rFonts w:asciiTheme="majorHAnsi" w:hAnsiTheme="majorHAnsi" w:cstheme="majorHAnsi"/>
        </w:rPr>
        <w:t>(a c</w:t>
      </w:r>
      <w:r w:rsidR="00C9553D">
        <w:rPr>
          <w:rFonts w:asciiTheme="majorHAnsi" w:hAnsiTheme="majorHAnsi" w:cstheme="majorHAnsi"/>
        </w:rPr>
        <w:t xml:space="preserve">omplete list can be found in </w:t>
      </w:r>
      <w:r w:rsidR="00C9553D">
        <w:rPr>
          <w:rFonts w:asciiTheme="majorHAnsi" w:hAnsiTheme="majorHAnsi" w:cstheme="majorHAnsi"/>
          <w:b/>
          <w:bCs/>
        </w:rPr>
        <w:t>Supplementary Table X</w:t>
      </w:r>
      <w:r w:rsidR="006725B9">
        <w:rPr>
          <w:rFonts w:asciiTheme="majorHAnsi" w:hAnsiTheme="majorHAnsi" w:cstheme="majorHAnsi"/>
        </w:rPr>
        <w:t>)</w:t>
      </w:r>
      <w:r w:rsidR="00C9553D">
        <w:rPr>
          <w:rFonts w:asciiTheme="majorHAnsi" w:hAnsiTheme="majorHAnsi" w:cstheme="majorHAnsi"/>
        </w:rPr>
        <w:t xml:space="preserve">. </w:t>
      </w:r>
      <w:r w:rsidR="00BE275C">
        <w:rPr>
          <w:rFonts w:asciiTheme="majorHAnsi" w:hAnsiTheme="majorHAnsi" w:cstheme="majorHAnsi"/>
        </w:rPr>
        <w:t xml:space="preserve">These environmental variables were then used as predictors within a Random-Forest based classification framework aimed at predicting </w:t>
      </w:r>
      <w:r w:rsidR="00B11A57">
        <w:rPr>
          <w:rFonts w:asciiTheme="majorHAnsi" w:hAnsiTheme="majorHAnsi" w:cstheme="majorHAnsi"/>
        </w:rPr>
        <w:t>the cluster membership (</w:t>
      </w:r>
      <w:proofErr w:type="gramStart"/>
      <w:r w:rsidR="00B11A57">
        <w:rPr>
          <w:rFonts w:asciiTheme="majorHAnsi" w:hAnsiTheme="majorHAnsi" w:cstheme="majorHAnsi"/>
        </w:rPr>
        <w:t>i.e.</w:t>
      </w:r>
      <w:proofErr w:type="gramEnd"/>
      <w:r w:rsidR="00B11A57">
        <w:rPr>
          <w:rFonts w:asciiTheme="majorHAnsi" w:hAnsiTheme="majorHAnsi" w:cstheme="majorHAnsi"/>
        </w:rPr>
        <w:t xml:space="preserve"> the results of the k-means algorithm described above)</w:t>
      </w:r>
      <w:r w:rsidR="00D70054">
        <w:rPr>
          <w:rFonts w:asciiTheme="majorHAnsi" w:hAnsiTheme="majorHAnsi" w:cstheme="majorHAnsi"/>
        </w:rPr>
        <w:t xml:space="preserve"> of</w:t>
      </w:r>
      <w:r w:rsidR="00B11A57">
        <w:rPr>
          <w:rFonts w:asciiTheme="majorHAnsi" w:hAnsiTheme="majorHAnsi" w:cstheme="majorHAnsi"/>
        </w:rPr>
        <w:t xml:space="preserve"> </w:t>
      </w:r>
      <w:r w:rsidR="00BE275C">
        <w:rPr>
          <w:rFonts w:asciiTheme="majorHAnsi" w:hAnsiTheme="majorHAnsi" w:cstheme="majorHAnsi"/>
        </w:rPr>
        <w:t>a given time-series</w:t>
      </w:r>
      <w:r w:rsidR="00D70054">
        <w:rPr>
          <w:rFonts w:asciiTheme="majorHAnsi" w:hAnsiTheme="majorHAnsi" w:cstheme="majorHAnsi"/>
        </w:rPr>
        <w:t xml:space="preserve"> </w:t>
      </w:r>
      <w:r w:rsidR="00823853">
        <w:rPr>
          <w:rFonts w:asciiTheme="majorHAnsi" w:hAnsiTheme="majorHAnsi" w:cstheme="majorHAnsi"/>
        </w:rPr>
        <w:t xml:space="preserve">– see </w:t>
      </w:r>
      <w:r w:rsidR="00823853">
        <w:rPr>
          <w:rFonts w:asciiTheme="majorHAnsi" w:hAnsiTheme="majorHAnsi" w:cstheme="majorHAnsi"/>
          <w:b/>
          <w:bCs/>
        </w:rPr>
        <w:t>Supplementary Figure X</w:t>
      </w:r>
      <w:r w:rsidR="00823853">
        <w:rPr>
          <w:rFonts w:asciiTheme="majorHAnsi" w:hAnsiTheme="majorHAnsi" w:cstheme="majorHAnsi"/>
        </w:rPr>
        <w:t xml:space="preserve"> for the individual fitted profiles for each time-series)</w:t>
      </w:r>
      <w:r w:rsidR="002552D7">
        <w:rPr>
          <w:rFonts w:asciiTheme="majorHAnsi" w:hAnsiTheme="majorHAnsi" w:cstheme="majorHAnsi"/>
          <w:b/>
        </w:rPr>
        <w:t xml:space="preserve">. </w:t>
      </w:r>
      <w:r w:rsidR="00823853">
        <w:rPr>
          <w:rFonts w:asciiTheme="majorHAnsi" w:hAnsiTheme="majorHAnsi" w:cstheme="majorHAnsi"/>
        </w:rPr>
        <w:t>T</w:t>
      </w:r>
      <w:r w:rsidR="00C9553D">
        <w:rPr>
          <w:rFonts w:asciiTheme="majorHAnsi" w:hAnsiTheme="majorHAnsi" w:cstheme="majorHAnsi"/>
        </w:rPr>
        <w:t>hese models were fit</w:t>
      </w:r>
      <w:r w:rsidR="00D70054">
        <w:rPr>
          <w:rFonts w:asciiTheme="majorHAnsi" w:hAnsiTheme="majorHAnsi" w:cstheme="majorHAnsi"/>
        </w:rPr>
        <w:t>ted</w:t>
      </w:r>
      <w:r w:rsidR="00C9553D">
        <w:rPr>
          <w:rFonts w:asciiTheme="majorHAnsi" w:hAnsiTheme="majorHAnsi" w:cstheme="majorHAnsi"/>
        </w:rPr>
        <w:t xml:space="preserve"> using the soft</w:t>
      </w:r>
      <w:r w:rsidR="00FB5AED">
        <w:rPr>
          <w:rFonts w:asciiTheme="majorHAnsi" w:hAnsiTheme="majorHAnsi" w:cstheme="majorHAnsi"/>
        </w:rPr>
        <w:t xml:space="preserve">ware package </w:t>
      </w:r>
      <w:r w:rsidR="00FB5AED">
        <w:rPr>
          <w:rFonts w:asciiTheme="majorHAnsi" w:hAnsiTheme="majorHAnsi" w:cstheme="majorHAnsi"/>
          <w:i/>
          <w:iCs/>
        </w:rPr>
        <w:t>Ranger</w:t>
      </w:r>
      <w:r w:rsidR="00FB5AED">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7</w:t>
      </w:r>
      <w:r w:rsidR="00FB5AED">
        <w:rPr>
          <w:rFonts w:asciiTheme="majorHAnsi" w:hAnsiTheme="majorHAnsi" w:cstheme="majorHAnsi"/>
        </w:rPr>
        <w:fldChar w:fldCharType="end"/>
      </w:r>
      <w:r w:rsidR="00FB5AED">
        <w:rPr>
          <w:rFonts w:asciiTheme="majorHAnsi" w:hAnsiTheme="majorHAnsi" w:cstheme="majorHAnsi"/>
        </w:rPr>
        <w:t xml:space="preserve">, implemented in the </w:t>
      </w:r>
      <w:proofErr w:type="spellStart"/>
      <w:r w:rsidR="00FB5AED">
        <w:rPr>
          <w:rFonts w:asciiTheme="majorHAnsi" w:hAnsiTheme="majorHAnsi" w:cstheme="majorHAnsi"/>
          <w:i/>
          <w:iCs/>
        </w:rPr>
        <w:t>tidymodels</w:t>
      </w:r>
      <w:proofErr w:type="spellEnd"/>
      <w:r w:rsidR="00FB5AED">
        <w:rPr>
          <w:rFonts w:asciiTheme="majorHAnsi" w:hAnsiTheme="majorHAnsi" w:cstheme="majorHAnsi"/>
        </w:rPr>
        <w:t xml:space="preserve"> framework for R</w:t>
      </w:r>
      <w:r w:rsidR="00FB5AED">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8</w:t>
      </w:r>
      <w:r w:rsidR="00FB5AED">
        <w:rPr>
          <w:rFonts w:asciiTheme="majorHAnsi" w:hAnsiTheme="majorHAnsi" w:cstheme="majorHAnsi"/>
        </w:rPr>
        <w:fldChar w:fldCharType="end"/>
      </w:r>
      <w:r w:rsidR="00FB5AED">
        <w:rPr>
          <w:rFonts w:asciiTheme="majorHAnsi" w:hAnsiTheme="majorHAnsi" w:cstheme="majorHAnsi"/>
        </w:rPr>
        <w:t>, with 6-fold cross-validation utilised to optimise hyperparameter combinations</w:t>
      </w:r>
      <w:r w:rsidR="00E33A9F">
        <w:rPr>
          <w:rFonts w:asciiTheme="majorHAnsi" w:hAnsiTheme="majorHAnsi" w:cstheme="majorHAnsi"/>
        </w:rPr>
        <w:t xml:space="preserve">; </w:t>
      </w:r>
      <w:r w:rsidR="0080146C">
        <w:rPr>
          <w:rFonts w:asciiTheme="majorHAnsi" w:hAnsiTheme="majorHAnsi" w:cstheme="majorHAnsi"/>
        </w:rPr>
        <w:t xml:space="preserve">presented results </w:t>
      </w:r>
      <w:r w:rsidR="00D76A67">
        <w:rPr>
          <w:rFonts w:asciiTheme="majorHAnsi" w:hAnsiTheme="majorHAnsi" w:cstheme="majorHAnsi"/>
        </w:rPr>
        <w:t xml:space="preserve">are </w:t>
      </w:r>
      <w:r w:rsidR="0080146C">
        <w:rPr>
          <w:rFonts w:asciiTheme="majorHAnsi" w:hAnsiTheme="majorHAnsi" w:cstheme="majorHAnsi"/>
        </w:rPr>
        <w:t>based on averaging the results of 25 separate iterations of cross-validation and model fitting (to account for stochasticity in model fitting)</w:t>
      </w:r>
      <w:r w:rsidR="00D76A67">
        <w:rPr>
          <w:rFonts w:asciiTheme="majorHAnsi" w:hAnsiTheme="majorHAnsi" w:cstheme="majorHAnsi"/>
        </w:rPr>
        <w:t xml:space="preserve">, and any predictions made using </w:t>
      </w:r>
      <w:r w:rsidR="00FB5AED">
        <w:rPr>
          <w:rFonts w:asciiTheme="majorHAnsi" w:hAnsiTheme="majorHAnsi" w:cstheme="majorHAnsi"/>
        </w:rPr>
        <w:t xml:space="preserve">out-of-bag </w:t>
      </w:r>
      <w:r w:rsidR="004C0DA2">
        <w:rPr>
          <w:rFonts w:asciiTheme="majorHAnsi" w:hAnsiTheme="majorHAnsi" w:cstheme="majorHAnsi"/>
        </w:rPr>
        <w:t xml:space="preserve">model </w:t>
      </w:r>
      <w:r w:rsidR="00FB5AED">
        <w:rPr>
          <w:rFonts w:asciiTheme="majorHAnsi" w:hAnsiTheme="majorHAnsi" w:cstheme="majorHAnsi"/>
        </w:rPr>
        <w:t>estimates</w:t>
      </w:r>
      <w:r w:rsidR="00D76A67">
        <w:rPr>
          <w:rFonts w:asciiTheme="majorHAnsi" w:hAnsiTheme="majorHAnsi" w:cstheme="majorHAnsi"/>
        </w:rPr>
        <w:t xml:space="preserve"> in all instances</w:t>
      </w:r>
      <w:r w:rsidR="00FB5AED">
        <w:rPr>
          <w:rFonts w:asciiTheme="majorHAnsi" w:hAnsiTheme="majorHAnsi" w:cstheme="majorHAnsi"/>
        </w:rPr>
        <w:t>.</w:t>
      </w:r>
      <w:r w:rsidR="000D2922">
        <w:rPr>
          <w:rFonts w:asciiTheme="majorHAnsi" w:hAnsiTheme="majorHAnsi" w:cstheme="majorHAnsi"/>
        </w:rPr>
        <w:t xml:space="preserve"> </w:t>
      </w:r>
      <w:r w:rsidR="00F0670D">
        <w:rPr>
          <w:rFonts w:asciiTheme="majorHAnsi" w:hAnsiTheme="majorHAnsi" w:cstheme="majorHAnsi"/>
        </w:rPr>
        <w:t>T</w:t>
      </w:r>
      <w:r w:rsidR="000D2922">
        <w:rPr>
          <w:rFonts w:asciiTheme="majorHAnsi" w:hAnsiTheme="majorHAnsi" w:cstheme="majorHAnsi"/>
        </w:rPr>
        <w:t xml:space="preserve">here were significant imbalances in </w:t>
      </w:r>
      <w:r w:rsidR="000D2922">
        <w:rPr>
          <w:rFonts w:asciiTheme="majorHAnsi" w:hAnsiTheme="majorHAnsi" w:cstheme="majorHAnsi"/>
        </w:rPr>
        <w:lastRenderedPageBreak/>
        <w:t xml:space="preserve">class size across the clusters considered, we carried out </w:t>
      </w:r>
      <w:proofErr w:type="spellStart"/>
      <w:r w:rsidR="000D2922">
        <w:rPr>
          <w:rFonts w:asciiTheme="majorHAnsi" w:hAnsiTheme="majorHAnsi" w:cstheme="majorHAnsi"/>
        </w:rPr>
        <w:t>upsampling</w:t>
      </w:r>
      <w:proofErr w:type="spellEnd"/>
      <w:r w:rsidR="000D2922">
        <w:rPr>
          <w:rFonts w:asciiTheme="majorHAnsi" w:hAnsiTheme="majorHAnsi" w:cstheme="majorHAnsi"/>
        </w:rPr>
        <w:t xml:space="preserve"> using the SMOTE (synthetic minority over-sampling technique</w:t>
      </w:r>
      <w:r w:rsidR="000D2922">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0D2922">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0D2922">
        <w:rPr>
          <w:rFonts w:asciiTheme="majorHAnsi" w:hAnsiTheme="majorHAnsi" w:cstheme="majorHAnsi"/>
        </w:rPr>
      </w:r>
      <w:r w:rsidR="000D2922">
        <w:rPr>
          <w:rFonts w:asciiTheme="majorHAnsi" w:hAnsiTheme="majorHAnsi" w:cstheme="majorHAnsi"/>
        </w:rPr>
        <w:fldChar w:fldCharType="separate"/>
      </w:r>
      <w:r w:rsidR="000D2922" w:rsidRPr="000D2922">
        <w:rPr>
          <w:rFonts w:asciiTheme="majorHAnsi" w:hAnsiTheme="majorHAnsi" w:cstheme="majorHAnsi"/>
          <w:noProof/>
          <w:vertAlign w:val="superscript"/>
        </w:rPr>
        <w:t>39</w:t>
      </w:r>
      <w:r w:rsidR="000D2922">
        <w:rPr>
          <w:rFonts w:asciiTheme="majorHAnsi" w:hAnsiTheme="majorHAnsi" w:cstheme="majorHAnsi"/>
        </w:rPr>
        <w:fldChar w:fldCharType="end"/>
      </w:r>
      <w:r w:rsidR="000D2922">
        <w:rPr>
          <w:rFonts w:asciiTheme="majorHAnsi" w:hAnsiTheme="majorHAnsi" w:cstheme="majorHAnsi"/>
        </w:rPr>
        <w:t xml:space="preserve">) algorithm (though results are also presented without </w:t>
      </w:r>
      <w:proofErr w:type="spellStart"/>
      <w:r w:rsidR="000D2922">
        <w:rPr>
          <w:rFonts w:asciiTheme="majorHAnsi" w:hAnsiTheme="majorHAnsi" w:cstheme="majorHAnsi"/>
        </w:rPr>
        <w:t>upsampling</w:t>
      </w:r>
      <w:proofErr w:type="spellEnd"/>
      <w:r w:rsidR="000D2922">
        <w:rPr>
          <w:rFonts w:asciiTheme="majorHAnsi" w:hAnsiTheme="majorHAnsi" w:cstheme="majorHAnsi"/>
        </w:rPr>
        <w:t xml:space="preserve">). </w:t>
      </w:r>
      <w:r w:rsidR="002363A2">
        <w:rPr>
          <w:rFonts w:asciiTheme="majorHAnsi" w:hAnsiTheme="majorHAnsi" w:cstheme="majorHAnsi"/>
        </w:rPr>
        <w:t xml:space="preserve">Further details on defining the outcome variable and the Random Forest modelling framework can be found in the </w:t>
      </w:r>
      <w:r w:rsidR="002363A2">
        <w:rPr>
          <w:rFonts w:asciiTheme="majorHAnsi" w:hAnsiTheme="majorHAnsi" w:cstheme="majorHAnsi"/>
          <w:b/>
        </w:rPr>
        <w:t>Supplementary Information</w:t>
      </w:r>
      <w:r w:rsidR="002363A2">
        <w:rPr>
          <w:rFonts w:asciiTheme="majorHAnsi" w:hAnsiTheme="majorHAnsi" w:cstheme="majorHAnsi"/>
          <w:bCs/>
        </w:rPr>
        <w:t>.</w:t>
      </w:r>
    </w:p>
    <w:p w14:paraId="329436AB" w14:textId="538AE26E" w:rsidR="003D57DD" w:rsidRDefault="00906A5A" w:rsidP="00083EF9">
      <w:pPr>
        <w:spacing w:before="240"/>
        <w:rPr>
          <w:b/>
          <w:bCs/>
        </w:rPr>
      </w:pPr>
      <w:r>
        <w:rPr>
          <w:b/>
          <w:bCs/>
        </w:rPr>
        <w:t xml:space="preserve">Modelling </w:t>
      </w:r>
      <w:r w:rsidR="00560540">
        <w:rPr>
          <w:b/>
          <w:bCs/>
          <w:i/>
          <w:iCs/>
        </w:rPr>
        <w:t xml:space="preserve">Anopheles </w:t>
      </w:r>
      <w:proofErr w:type="spellStart"/>
      <w:r w:rsidR="00560540" w:rsidRPr="00560540">
        <w:rPr>
          <w:b/>
          <w:bCs/>
          <w:i/>
          <w:iCs/>
        </w:rPr>
        <w:t>stephensi</w:t>
      </w:r>
      <w:proofErr w:type="spellEnd"/>
      <w:r w:rsidR="00560540">
        <w:rPr>
          <w:b/>
          <w:bCs/>
        </w:rPr>
        <w:t xml:space="preserve">-Driven </w:t>
      </w:r>
      <w:r w:rsidRPr="00560540">
        <w:rPr>
          <w:b/>
          <w:bCs/>
        </w:rPr>
        <w:t>Malaria</w:t>
      </w:r>
      <w:r>
        <w:rPr>
          <w:b/>
          <w:bCs/>
        </w:rPr>
        <w:t xml:space="preserve"> </w:t>
      </w:r>
      <w:r w:rsidR="00560540">
        <w:rPr>
          <w:b/>
          <w:bCs/>
        </w:rPr>
        <w:t xml:space="preserve">Dynamics and Control </w:t>
      </w:r>
    </w:p>
    <w:p w14:paraId="59518C5F" w14:textId="182D3D71" w:rsidR="00B405AD" w:rsidRPr="00B405AD" w:rsidRDefault="00234BA2" w:rsidP="00B405AD">
      <w:pPr>
        <w:jc w:val="both"/>
      </w:pPr>
      <w:r>
        <w:t xml:space="preserve">We integrated the </w:t>
      </w:r>
      <w:r w:rsidR="00DA52E8">
        <w:t>temporal</w:t>
      </w:r>
      <w:r>
        <w:t xml:space="preserve"> profiles of </w:t>
      </w:r>
      <w:r>
        <w:rPr>
          <w:i/>
          <w:iCs/>
        </w:rPr>
        <w:t xml:space="preserve">Anopheles </w:t>
      </w:r>
      <w:proofErr w:type="spellStart"/>
      <w:r w:rsidRPr="00234BA2">
        <w:rPr>
          <w:i/>
          <w:iCs/>
        </w:rPr>
        <w:t>stephensi</w:t>
      </w:r>
      <w:proofErr w:type="spellEnd"/>
      <w:r>
        <w:t xml:space="preserve"> abundance into a </w:t>
      </w:r>
      <w:r w:rsidR="00896232">
        <w:t xml:space="preserve">deterministic version of a well-established compartmental model of </w:t>
      </w:r>
      <w:r w:rsidR="00896232">
        <w:rPr>
          <w:i/>
          <w:iCs/>
        </w:rPr>
        <w:t xml:space="preserve">Plasmodium falciparum </w:t>
      </w:r>
      <w:r w:rsidR="00896232">
        <w:t>malaria transmission and disease</w:t>
      </w:r>
      <w:r w:rsidR="00896232">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fldChar w:fldCharType="separate"/>
      </w:r>
      <w:r w:rsidR="000D2922" w:rsidRPr="000D2922">
        <w:rPr>
          <w:noProof/>
          <w:vertAlign w:val="superscript"/>
        </w:rPr>
        <w:t>40–42</w:t>
      </w:r>
      <w:r w:rsidR="00896232">
        <w:fldChar w:fldCharType="end"/>
      </w:r>
      <w:r w:rsidR="00560540">
        <w:t xml:space="preserve"> </w:t>
      </w:r>
      <w:r>
        <w:t xml:space="preserve">to explore the implications of </w:t>
      </w:r>
      <w:r>
        <w:rPr>
          <w:i/>
          <w:iCs/>
        </w:rPr>
        <w:t xml:space="preserve">Anopheles </w:t>
      </w:r>
      <w:proofErr w:type="spellStart"/>
      <w:r>
        <w:rPr>
          <w:i/>
          <w:iCs/>
        </w:rPr>
        <w:t>stephensi</w:t>
      </w:r>
      <w:proofErr w:type="spellEnd"/>
      <w:r>
        <w:t xml:space="preserve"> establishment and seasonality on the dynamics of malaria transmission</w:t>
      </w:r>
      <w:r w:rsidR="00560540">
        <w:t xml:space="preserve"> and control</w:t>
      </w:r>
      <w:r w:rsidR="00B405AD">
        <w:t xml:space="preserve">; with a focus on settings in the Horn of Africa where malaria is </w:t>
      </w:r>
      <w:r w:rsidR="0042381C">
        <w:t xml:space="preserve">currently </w:t>
      </w:r>
      <w:r w:rsidR="00B405AD">
        <w:t>largely absent</w:t>
      </w:r>
      <w:r w:rsidR="00560540">
        <w:t>.</w:t>
      </w:r>
      <w:r w:rsidR="004F1C60">
        <w:t xml:space="preserve"> </w:t>
      </w:r>
      <w:r w:rsidR="002D35A7">
        <w:t xml:space="preserve">In brief, the human population is split into either susceptible or infected individuals, with those infected either being asymptomatic, currently suffering from clinical disease, possessing a sub-microscopic infection, having been treated, or currently in a period of prophylaxis following treatment. </w:t>
      </w:r>
      <w:r w:rsidR="00591FB3">
        <w:t>M</w:t>
      </w:r>
      <w:r w:rsidR="000A53E9">
        <w:t>osquito populations</w:t>
      </w:r>
      <w:r w:rsidR="00591FB3">
        <w:t xml:space="preserve"> are divided according to different life-stages</w:t>
      </w:r>
      <w:r w:rsidR="000A53E9">
        <w:t>, with larvae, pupae and adult</w:t>
      </w:r>
      <w:r w:rsidR="00591FB3">
        <w:t>s</w:t>
      </w:r>
      <w:r w:rsidR="000A53E9">
        <w:t xml:space="preserve"> all simulated, and </w:t>
      </w:r>
      <w:r w:rsidR="00591FB3">
        <w:t xml:space="preserve">subdivided into either </w:t>
      </w:r>
      <w:r w:rsidR="000A53E9">
        <w:t xml:space="preserve">susceptible, </w:t>
      </w:r>
      <w:proofErr w:type="gramStart"/>
      <w:r w:rsidR="000A53E9">
        <w:t>exposed</w:t>
      </w:r>
      <w:proofErr w:type="gramEnd"/>
      <w:r w:rsidR="000A53E9">
        <w:t xml:space="preserve"> or infectious</w:t>
      </w:r>
      <w:r w:rsidR="00913442">
        <w:t xml:space="preserve"> </w:t>
      </w:r>
      <w:r w:rsidR="000A53E9">
        <w:t>(after the extrinsic incubation period, EIP)</w:t>
      </w:r>
      <w:r w:rsidR="00913442">
        <w:t xml:space="preserve"> classes</w:t>
      </w:r>
      <w:r w:rsidR="000A53E9">
        <w:t>.</w:t>
      </w:r>
      <w:r w:rsidR="00AF0F71">
        <w:t xml:space="preserve"> The model explicitly </w:t>
      </w:r>
      <w:proofErr w:type="gramStart"/>
      <w:r w:rsidR="00AF0F71">
        <w:t>takes into account</w:t>
      </w:r>
      <w:proofErr w:type="gramEnd"/>
      <w:r w:rsidR="00AF0F71">
        <w:t xml:space="preserve"> heterogeneity in transmission, age-dependent mosquito biting rates, and the acquisition of natural immunity following exposure.</w:t>
      </w:r>
      <w:r w:rsidR="00236DF5">
        <w:t xml:space="preserve"> </w:t>
      </w:r>
      <w:r w:rsidR="005A25F1">
        <w:t xml:space="preserve">For the purposes of exploring the impact of </w:t>
      </w:r>
      <w:r w:rsidR="005A25F1">
        <w:rPr>
          <w:i/>
          <w:iCs/>
        </w:rPr>
        <w:t xml:space="preserve">Anopheles </w:t>
      </w:r>
      <w:proofErr w:type="spellStart"/>
      <w:r w:rsidR="005A25F1">
        <w:rPr>
          <w:i/>
          <w:iCs/>
        </w:rPr>
        <w:t>stephensi</w:t>
      </w:r>
      <w:proofErr w:type="spellEnd"/>
      <w:r w:rsidR="005A25F1">
        <w:t>, we integrate</w:t>
      </w:r>
      <w:r w:rsidR="00B405AD">
        <w:t>d</w:t>
      </w:r>
      <w:r w:rsidR="005A25F1">
        <w:t xml:space="preserve"> the collated </w:t>
      </w:r>
      <w:r w:rsidR="00466A3F">
        <w:t xml:space="preserve">temporal </w:t>
      </w:r>
      <w:r w:rsidR="005A25F1">
        <w:t>profiles of</w:t>
      </w:r>
      <w:r w:rsidR="00466A3F">
        <w:t xml:space="preserve"> mosquito abundance</w:t>
      </w:r>
      <w:r w:rsidR="00B405AD">
        <w:t xml:space="preserve"> alongside estimates of </w:t>
      </w:r>
      <w:r w:rsidR="00B405AD">
        <w:rPr>
          <w:i/>
          <w:iCs/>
        </w:rPr>
        <w:t xml:space="preserve">Anopheles </w:t>
      </w:r>
      <w:proofErr w:type="spellStart"/>
      <w:r w:rsidR="00B405AD">
        <w:rPr>
          <w:i/>
          <w:iCs/>
        </w:rPr>
        <w:t>stephensi</w:t>
      </w:r>
      <w:proofErr w:type="spellEnd"/>
      <w:r w:rsidR="00B405AD">
        <w:t xml:space="preserve"> bionomics from the literature to explore the potential impact the vector could have on settings across the Horn of Africa where malaria is currently largely absent</w:t>
      </w:r>
      <w:r w:rsidR="00FD6E10">
        <w:t xml:space="preserve"> – specifically how variation in seasonality of the mosquito might influence the impact of </w:t>
      </w:r>
      <w:r w:rsidR="00FD6E10">
        <w:t>indoor residual spraying (IRS)</w:t>
      </w:r>
      <w:r w:rsidR="00FD6E10">
        <w:t xml:space="preserve">, a key vector control intervention. </w:t>
      </w:r>
      <w:r w:rsidR="00236DF5">
        <w:t xml:space="preserve">Full details of the model can be found in </w:t>
      </w:r>
      <w:r w:rsidR="00236DF5">
        <w:rPr>
          <w:b/>
          <w:bCs/>
        </w:rPr>
        <w:t>Supplementary Information</w:t>
      </w:r>
      <w:r w:rsidR="00236DF5">
        <w:t>.</w:t>
      </w:r>
    </w:p>
    <w:p w14:paraId="5B7A71DE" w14:textId="335B0FDC" w:rsidR="003D57DD" w:rsidRPr="00E05329" w:rsidRDefault="003D57DD">
      <w:pPr>
        <w:rPr>
          <w:b/>
          <w:bCs/>
          <w:sz w:val="28"/>
          <w:szCs w:val="28"/>
        </w:rPr>
      </w:pPr>
      <w:r w:rsidRPr="00E05329">
        <w:rPr>
          <w:b/>
          <w:bCs/>
          <w:sz w:val="28"/>
          <w:szCs w:val="28"/>
        </w:rPr>
        <w:t xml:space="preserve">Results </w:t>
      </w:r>
    </w:p>
    <w:p w14:paraId="456FC8B5" w14:textId="77A2F0F9" w:rsidR="001B6FDB" w:rsidRDefault="00BE357D" w:rsidP="001B6FDB">
      <w:pPr>
        <w:jc w:val="both"/>
        <w:rPr>
          <w:rFonts w:asciiTheme="majorHAnsi" w:hAnsiTheme="majorHAnsi" w:cstheme="majorHAnsi"/>
        </w:rPr>
      </w:pPr>
      <w:r>
        <w:rPr>
          <w:rFonts w:asciiTheme="majorHAnsi" w:hAnsiTheme="majorHAnsi" w:cstheme="majorHAnsi"/>
          <w:b/>
          <w:bCs/>
        </w:rPr>
        <w:t xml:space="preserve">Extensive Diversity </w:t>
      </w:r>
      <w:proofErr w:type="gramStart"/>
      <w:r>
        <w:rPr>
          <w:rFonts w:asciiTheme="majorHAnsi" w:hAnsiTheme="majorHAnsi" w:cstheme="majorHAnsi"/>
          <w:b/>
          <w:bCs/>
        </w:rPr>
        <w:t>In</w:t>
      </w:r>
      <w:proofErr w:type="gramEnd"/>
      <w:r>
        <w:rPr>
          <w:rFonts w:asciiTheme="majorHAnsi" w:hAnsiTheme="majorHAnsi" w:cstheme="majorHAnsi"/>
          <w:b/>
          <w:bCs/>
        </w:rPr>
        <w:t xml:space="preserve"> Temporal Dynamics Across the Collated </w:t>
      </w:r>
      <w:r>
        <w:rPr>
          <w:rFonts w:asciiTheme="majorHAnsi" w:hAnsiTheme="majorHAnsi" w:cstheme="majorHAnsi"/>
          <w:b/>
          <w:bCs/>
          <w:i/>
          <w:iCs/>
        </w:rPr>
        <w:t xml:space="preserve">Anopheles </w:t>
      </w:r>
      <w:proofErr w:type="spellStart"/>
      <w:r>
        <w:rPr>
          <w:rFonts w:asciiTheme="majorHAnsi" w:hAnsiTheme="majorHAnsi" w:cstheme="majorHAnsi"/>
          <w:b/>
          <w:bCs/>
          <w:i/>
          <w:iCs/>
        </w:rPr>
        <w:t>stephensi</w:t>
      </w:r>
      <w:proofErr w:type="spellEnd"/>
      <w:r>
        <w:rPr>
          <w:rFonts w:asciiTheme="majorHAnsi" w:hAnsiTheme="majorHAnsi" w:cstheme="majorHAnsi"/>
          <w:b/>
          <w:bCs/>
          <w:i/>
          <w:iCs/>
        </w:rPr>
        <w:t xml:space="preserve"> </w:t>
      </w:r>
      <w:r>
        <w:rPr>
          <w:rFonts w:asciiTheme="majorHAnsi" w:hAnsiTheme="majorHAnsi" w:cstheme="majorHAnsi"/>
          <w:b/>
          <w:bCs/>
        </w:rPr>
        <w:t xml:space="preserve">Time-Series: </w:t>
      </w:r>
      <w:r w:rsidR="00E35107">
        <w:rPr>
          <w:rFonts w:asciiTheme="majorHAnsi" w:hAnsiTheme="majorHAnsi" w:cstheme="majorHAnsi"/>
        </w:rPr>
        <w:t xml:space="preserve">A total of </w:t>
      </w:r>
      <w:r w:rsidR="001B6FDB">
        <w:rPr>
          <w:rFonts w:asciiTheme="majorHAnsi" w:hAnsiTheme="majorHAnsi" w:cstheme="majorHAnsi"/>
        </w:rPr>
        <w:t>65</w:t>
      </w:r>
      <w:r w:rsidR="001B6FDB" w:rsidRPr="001B6FDB">
        <w:rPr>
          <w:rFonts w:asciiTheme="majorHAnsi" w:hAnsiTheme="majorHAnsi" w:cstheme="majorHAnsi"/>
        </w:rPr>
        <w:t xml:space="preserve"> time-series from</w:t>
      </w:r>
      <w:r w:rsidR="007E0E28">
        <w:rPr>
          <w:rFonts w:asciiTheme="majorHAnsi" w:hAnsiTheme="majorHAnsi" w:cstheme="majorHAnsi"/>
        </w:rPr>
        <w:t xml:space="preserve"> entomological studies </w:t>
      </w:r>
      <w:r w:rsidR="001B6FDB">
        <w:rPr>
          <w:rFonts w:asciiTheme="majorHAnsi" w:hAnsiTheme="majorHAnsi" w:cstheme="majorHAnsi"/>
        </w:rPr>
        <w:t>across Afghanistan, Djibouti, India, Iran, Myanmar and Pakistan were identified (</w:t>
      </w:r>
      <w:r w:rsidR="001B6FDB">
        <w:rPr>
          <w:rFonts w:asciiTheme="majorHAnsi" w:hAnsiTheme="majorHAnsi" w:cstheme="majorHAnsi"/>
          <w:b/>
          <w:bCs/>
        </w:rPr>
        <w:t>Fig.1A)</w:t>
      </w:r>
      <w:r w:rsidR="001B6FDB">
        <w:rPr>
          <w:rFonts w:asciiTheme="majorHAnsi" w:hAnsiTheme="majorHAnsi" w:cstheme="majorHAnsi"/>
        </w:rPr>
        <w:t xml:space="preserve">. </w:t>
      </w:r>
      <w:r w:rsidR="001B6FDB" w:rsidRPr="001B6FDB">
        <w:rPr>
          <w:rFonts w:asciiTheme="majorHAnsi" w:hAnsiTheme="majorHAnsi" w:cstheme="majorHAnsi"/>
        </w:rPr>
        <w:t xml:space="preserve">These noisy time-series were then smoothed using a </w:t>
      </w:r>
      <w:r w:rsidR="001B6FDB">
        <w:rPr>
          <w:rFonts w:asciiTheme="majorHAnsi" w:hAnsiTheme="majorHAnsi" w:cstheme="majorHAnsi"/>
        </w:rPr>
        <w:t>n</w:t>
      </w:r>
      <w:r w:rsidR="001B6FDB" w:rsidRPr="001B6FDB">
        <w:rPr>
          <w:rFonts w:asciiTheme="majorHAnsi" w:hAnsiTheme="majorHAnsi" w:cstheme="majorHAnsi"/>
        </w:rPr>
        <w:t xml:space="preserve">egative </w:t>
      </w:r>
      <w:r w:rsidR="001B6FDB">
        <w:rPr>
          <w:rFonts w:asciiTheme="majorHAnsi" w:hAnsiTheme="majorHAnsi" w:cstheme="majorHAnsi"/>
        </w:rPr>
        <w:t>b</w:t>
      </w:r>
      <w:r w:rsidR="001B6FDB" w:rsidRPr="001B6FDB">
        <w:rPr>
          <w:rFonts w:asciiTheme="majorHAnsi" w:hAnsiTheme="majorHAnsi" w:cstheme="majorHAnsi"/>
        </w:rPr>
        <w:t xml:space="preserve">inomial </w:t>
      </w:r>
      <w:r w:rsidR="001B6FDB">
        <w:rPr>
          <w:rFonts w:asciiTheme="majorHAnsi" w:hAnsiTheme="majorHAnsi" w:cstheme="majorHAnsi"/>
        </w:rPr>
        <w:t>g</w:t>
      </w:r>
      <w:r w:rsidR="001B6FDB" w:rsidRPr="001B6FDB">
        <w:rPr>
          <w:rFonts w:asciiTheme="majorHAnsi" w:hAnsiTheme="majorHAnsi" w:cstheme="majorHAnsi"/>
        </w:rPr>
        <w:t xml:space="preserve">aussian </w:t>
      </w:r>
      <w:r w:rsidR="001B6FDB">
        <w:rPr>
          <w:rFonts w:asciiTheme="majorHAnsi" w:hAnsiTheme="majorHAnsi" w:cstheme="majorHAnsi"/>
        </w:rPr>
        <w:t>p</w:t>
      </w:r>
      <w:r w:rsidR="001B6FDB" w:rsidRPr="001B6FDB">
        <w:rPr>
          <w:rFonts w:asciiTheme="majorHAnsi" w:hAnsiTheme="majorHAnsi" w:cstheme="majorHAnsi"/>
        </w:rPr>
        <w:t>rocess</w:t>
      </w:r>
      <w:r w:rsidR="001B6FDB">
        <w:rPr>
          <w:rFonts w:asciiTheme="majorHAnsi" w:hAnsiTheme="majorHAnsi" w:cstheme="majorHAnsi"/>
        </w:rPr>
        <w:t>-</w:t>
      </w:r>
      <w:r w:rsidR="001B6FDB" w:rsidRPr="001B6FDB">
        <w:rPr>
          <w:rFonts w:asciiTheme="majorHAnsi" w:hAnsiTheme="majorHAnsi" w:cstheme="majorHAnsi"/>
        </w:rPr>
        <w:t xml:space="preserve">based framework </w:t>
      </w:r>
      <w:r w:rsidR="001B6FDB" w:rsidRPr="001B6FDB">
        <w:rPr>
          <w:rFonts w:asciiTheme="majorHAnsi" w:hAnsiTheme="majorHAnsi" w:cstheme="majorHAnsi"/>
          <w:bCs/>
        </w:rPr>
        <w:t>(</w:t>
      </w:r>
      <w:r w:rsidR="001B6FDB">
        <w:rPr>
          <w:rFonts w:asciiTheme="majorHAnsi" w:hAnsiTheme="majorHAnsi" w:cstheme="majorHAnsi"/>
          <w:bCs/>
        </w:rPr>
        <w:t xml:space="preserve">see </w:t>
      </w:r>
      <w:r w:rsidR="001B6FDB" w:rsidRPr="001B6FDB">
        <w:rPr>
          <w:rFonts w:asciiTheme="majorHAnsi" w:hAnsiTheme="majorHAnsi" w:cstheme="majorHAnsi"/>
          <w:b/>
        </w:rPr>
        <w:t>Fig.1B</w:t>
      </w:r>
      <w:r w:rsidR="001B6FDB">
        <w:rPr>
          <w:rFonts w:asciiTheme="majorHAnsi" w:hAnsiTheme="majorHAnsi" w:cstheme="majorHAnsi"/>
          <w:bCs/>
        </w:rPr>
        <w:t xml:space="preserve"> for a single example time-series from each country, </w:t>
      </w:r>
      <w:r w:rsidR="001B6FDB">
        <w:rPr>
          <w:rFonts w:asciiTheme="majorHAnsi" w:hAnsiTheme="majorHAnsi" w:cstheme="majorHAnsi"/>
        </w:rPr>
        <w:t xml:space="preserve">see </w:t>
      </w:r>
      <w:r w:rsidR="001B6FDB" w:rsidRPr="001B6FDB">
        <w:rPr>
          <w:rFonts w:asciiTheme="majorHAnsi" w:hAnsiTheme="majorHAnsi" w:cstheme="majorHAnsi"/>
          <w:b/>
          <w:bCs/>
        </w:rPr>
        <w:t>Supp Fig.1</w:t>
      </w:r>
      <w:r w:rsidR="001B6FDB">
        <w:rPr>
          <w:rFonts w:asciiTheme="majorHAnsi" w:hAnsiTheme="majorHAnsi" w:cstheme="majorHAnsi"/>
        </w:rPr>
        <w:t xml:space="preserve"> for all individual time-series). </w:t>
      </w:r>
      <w:r w:rsidR="001B6FDB" w:rsidRPr="001B6FDB">
        <w:rPr>
          <w:rFonts w:asciiTheme="majorHAnsi" w:hAnsiTheme="majorHAnsi" w:cstheme="majorHAnsi"/>
        </w:rPr>
        <w:t xml:space="preserve">Substantial variation in temporal dynamics was observed </w:t>
      </w:r>
      <w:r w:rsidR="001B6FDB">
        <w:rPr>
          <w:rFonts w:asciiTheme="majorHAnsi" w:hAnsiTheme="majorHAnsi" w:cstheme="majorHAnsi"/>
        </w:rPr>
        <w:t>across the collated time-series in terms of the degree and timing of seasonality – this ranged from highly seasonal dynamics with a single, clear seasonal peak (</w:t>
      </w:r>
      <w:proofErr w:type="gramStart"/>
      <w:r w:rsidR="001B6FDB">
        <w:rPr>
          <w:rFonts w:asciiTheme="majorHAnsi" w:hAnsiTheme="majorHAnsi" w:cstheme="majorHAnsi"/>
        </w:rPr>
        <w:t>e.g.</w:t>
      </w:r>
      <w:proofErr w:type="gramEnd"/>
      <w:r w:rsidR="001B6FDB">
        <w:rPr>
          <w:rFonts w:asciiTheme="majorHAnsi" w:hAnsiTheme="majorHAnsi" w:cstheme="majorHAnsi"/>
        </w:rPr>
        <w:t xml:space="preserve"> as with Afghanistan example in </w:t>
      </w:r>
      <w:r w:rsidR="001B6FDB">
        <w:rPr>
          <w:rFonts w:asciiTheme="majorHAnsi" w:hAnsiTheme="majorHAnsi" w:cstheme="majorHAnsi"/>
          <w:b/>
          <w:bCs/>
        </w:rPr>
        <w:t>Fig.1B</w:t>
      </w:r>
      <w:r w:rsidR="001B6FDB">
        <w:rPr>
          <w:rFonts w:asciiTheme="majorHAnsi" w:hAnsiTheme="majorHAnsi" w:cstheme="majorHAnsi"/>
        </w:rPr>
        <w:t xml:space="preserve">) to more perennial patterns of abundance (see Pakistan example in </w:t>
      </w:r>
      <w:r w:rsidR="001B6FDB">
        <w:rPr>
          <w:rFonts w:asciiTheme="majorHAnsi" w:hAnsiTheme="majorHAnsi" w:cstheme="majorHAnsi"/>
          <w:b/>
          <w:bCs/>
        </w:rPr>
        <w:t>Fig.1B</w:t>
      </w:r>
      <w:r w:rsidR="001B6FDB">
        <w:rPr>
          <w:rFonts w:asciiTheme="majorHAnsi" w:hAnsiTheme="majorHAnsi" w:cstheme="majorHAnsi"/>
        </w:rPr>
        <w:t xml:space="preserve">) and even bimodal annual population dynamics with two peaks observed across the course of a single year (as with the Iran example in </w:t>
      </w:r>
      <w:r w:rsidR="001B6FDB">
        <w:rPr>
          <w:rFonts w:asciiTheme="majorHAnsi" w:hAnsiTheme="majorHAnsi" w:cstheme="majorHAnsi"/>
          <w:b/>
          <w:bCs/>
        </w:rPr>
        <w:t>Fig.1B</w:t>
      </w:r>
      <w:r w:rsidR="001B6FDB">
        <w:rPr>
          <w:rFonts w:asciiTheme="majorHAnsi" w:hAnsiTheme="majorHAnsi" w:cstheme="majorHAnsi"/>
        </w:rPr>
        <w:t xml:space="preserve">). </w:t>
      </w:r>
    </w:p>
    <w:p w14:paraId="1A8AF899" w14:textId="39128FA5" w:rsidR="00263835" w:rsidRPr="0008329C" w:rsidRDefault="00B04AA0" w:rsidP="00302C5E">
      <w:pPr>
        <w:jc w:val="both"/>
        <w:rPr>
          <w:rFonts w:asciiTheme="majorHAnsi" w:hAnsiTheme="majorHAnsi" w:cstheme="majorHAnsi"/>
        </w:rPr>
      </w:pPr>
      <w:r w:rsidRPr="00302C5E">
        <w:rPr>
          <w:rFonts w:asciiTheme="majorHAnsi" w:hAnsiTheme="majorHAnsi" w:cstheme="majorHAnsi"/>
          <w:b/>
          <w:bCs/>
        </w:rPr>
        <w:t xml:space="preserve">Statistical Characterisation and Clustering of Temporal Properties Highlights Distinct Temporal Archetypes: </w:t>
      </w:r>
      <w:r w:rsidR="00302C5E" w:rsidRPr="00302C5E">
        <w:rPr>
          <w:rFonts w:asciiTheme="majorHAnsi" w:hAnsiTheme="majorHAnsi" w:cstheme="majorHAnsi"/>
        </w:rPr>
        <w:t xml:space="preserve">An array of summary statistics </w:t>
      </w:r>
      <w:proofErr w:type="gramStart"/>
      <w:r w:rsidR="00302C5E" w:rsidRPr="00302C5E">
        <w:rPr>
          <w:rFonts w:asciiTheme="majorHAnsi" w:hAnsiTheme="majorHAnsi" w:cstheme="majorHAnsi"/>
        </w:rPr>
        <w:t>were</w:t>
      </w:r>
      <w:proofErr w:type="gramEnd"/>
      <w:r w:rsidR="00302C5E" w:rsidRPr="00302C5E">
        <w:rPr>
          <w:rFonts w:asciiTheme="majorHAnsi" w:hAnsiTheme="majorHAnsi" w:cstheme="majorHAnsi"/>
        </w:rPr>
        <w:t xml:space="preserve"> calculated for each time series to characterise their temporal properties (see </w:t>
      </w:r>
      <w:r w:rsidR="00302C5E" w:rsidRPr="00302C5E">
        <w:rPr>
          <w:rFonts w:asciiTheme="majorHAnsi" w:hAnsiTheme="majorHAnsi" w:cstheme="majorHAnsi"/>
          <w:b/>
          <w:bCs/>
        </w:rPr>
        <w:t>Supplementary Methods</w:t>
      </w:r>
      <w:r w:rsidR="00302C5E">
        <w:rPr>
          <w:rFonts w:asciiTheme="majorHAnsi" w:hAnsiTheme="majorHAnsi" w:cstheme="majorHAnsi"/>
          <w:b/>
          <w:bCs/>
        </w:rPr>
        <w:t xml:space="preserve"> </w:t>
      </w:r>
      <w:r w:rsidR="00302C5E">
        <w:rPr>
          <w:rFonts w:asciiTheme="majorHAnsi" w:hAnsiTheme="majorHAnsi" w:cstheme="majorHAnsi"/>
          <w:b/>
          <w:bCs/>
          <w:i/>
          <w:iCs/>
        </w:rPr>
        <w:t>Time Series Characterisation and Analysis</w:t>
      </w:r>
      <w:r w:rsidR="00302C5E" w:rsidRPr="00302C5E">
        <w:rPr>
          <w:rFonts w:asciiTheme="majorHAnsi" w:hAnsiTheme="majorHAnsi" w:cstheme="majorHAnsi"/>
        </w:rPr>
        <w:t xml:space="preserve"> and </w:t>
      </w:r>
      <w:r w:rsidR="00302C5E" w:rsidRPr="00302C5E">
        <w:rPr>
          <w:rFonts w:asciiTheme="majorHAnsi" w:hAnsiTheme="majorHAnsi" w:cstheme="majorHAnsi"/>
          <w:b/>
          <w:bCs/>
        </w:rPr>
        <w:t>Supp Fig.2</w:t>
      </w:r>
      <w:r w:rsidR="00302C5E" w:rsidRPr="00302C5E">
        <w:rPr>
          <w:rFonts w:asciiTheme="majorHAnsi" w:hAnsiTheme="majorHAnsi" w:cstheme="majorHAnsi"/>
        </w:rPr>
        <w:t>)</w:t>
      </w:r>
      <w:r w:rsidR="00B44C23">
        <w:rPr>
          <w:rFonts w:asciiTheme="majorHAnsi" w:hAnsiTheme="majorHAnsi" w:cstheme="majorHAnsi"/>
        </w:rPr>
        <w:t xml:space="preserve">. A reduced representation of this variation was then generated using principal components analysis (PCA) and the result then clustered using the </w:t>
      </w:r>
      <w:r w:rsidR="00302C5E" w:rsidRPr="00302C5E">
        <w:rPr>
          <w:rFonts w:asciiTheme="majorHAnsi" w:hAnsiTheme="majorHAnsi" w:cstheme="majorHAnsi"/>
        </w:rPr>
        <w:t xml:space="preserve">k-means </w:t>
      </w:r>
      <w:r w:rsidR="00B44C23">
        <w:rPr>
          <w:rFonts w:asciiTheme="majorHAnsi" w:hAnsiTheme="majorHAnsi" w:cstheme="majorHAnsi"/>
        </w:rPr>
        <w:t xml:space="preserve">algorithm </w:t>
      </w:r>
      <w:r w:rsidR="00302C5E" w:rsidRPr="00302C5E">
        <w:rPr>
          <w:rFonts w:asciiTheme="majorHAnsi" w:hAnsiTheme="majorHAnsi" w:cstheme="majorHAnsi"/>
        </w:rPr>
        <w:t xml:space="preserve">to </w:t>
      </w:r>
      <w:r w:rsidR="0072418C">
        <w:rPr>
          <w:rFonts w:asciiTheme="majorHAnsi" w:hAnsiTheme="majorHAnsi" w:cstheme="majorHAnsi"/>
        </w:rPr>
        <w:t>cluster</w:t>
      </w:r>
      <w:r w:rsidR="00B44C23">
        <w:rPr>
          <w:rFonts w:asciiTheme="majorHAnsi" w:hAnsiTheme="majorHAnsi" w:cstheme="majorHAnsi"/>
        </w:rPr>
        <w:t xml:space="preserve"> the time-series into discrete</w:t>
      </w:r>
      <w:r w:rsidR="003C3CF7">
        <w:rPr>
          <w:rFonts w:asciiTheme="majorHAnsi" w:hAnsiTheme="majorHAnsi" w:cstheme="majorHAnsi"/>
        </w:rPr>
        <w:t xml:space="preserve"> </w:t>
      </w:r>
      <w:r w:rsidR="0072418C">
        <w:rPr>
          <w:rFonts w:asciiTheme="majorHAnsi" w:hAnsiTheme="majorHAnsi" w:cstheme="majorHAnsi"/>
        </w:rPr>
        <w:t>groups of time-series that all share similar temporal patterns</w:t>
      </w:r>
      <w:r w:rsidR="00302C5E" w:rsidRPr="00302C5E">
        <w:rPr>
          <w:rFonts w:asciiTheme="majorHAnsi" w:hAnsiTheme="majorHAnsi" w:cstheme="majorHAnsi"/>
        </w:rPr>
        <w:t xml:space="preserve">. </w:t>
      </w:r>
      <w:r w:rsidR="00302C5E">
        <w:rPr>
          <w:rFonts w:asciiTheme="majorHAnsi" w:hAnsiTheme="majorHAnsi" w:cstheme="majorHAnsi"/>
        </w:rPr>
        <w:t xml:space="preserve">Our results highlight two distinct </w:t>
      </w:r>
      <w:r w:rsidR="0072418C">
        <w:rPr>
          <w:rFonts w:asciiTheme="majorHAnsi" w:hAnsiTheme="majorHAnsi" w:cstheme="majorHAnsi"/>
        </w:rPr>
        <w:t>clusters of time-series,</w:t>
      </w:r>
      <w:r w:rsidR="00436160">
        <w:rPr>
          <w:rFonts w:asciiTheme="majorHAnsi" w:hAnsiTheme="majorHAnsi" w:cstheme="majorHAnsi"/>
        </w:rPr>
        <w:t xml:space="preserve"> with each group </w:t>
      </w:r>
      <w:r w:rsidR="0072418C" w:rsidRPr="00302C5E">
        <w:rPr>
          <w:rFonts w:asciiTheme="majorHAnsi" w:hAnsiTheme="majorHAnsi" w:cstheme="majorHAnsi"/>
        </w:rPr>
        <w:t xml:space="preserve">characterised by distinct </w:t>
      </w:r>
      <w:r w:rsidR="00436160">
        <w:rPr>
          <w:rFonts w:asciiTheme="majorHAnsi" w:hAnsiTheme="majorHAnsi" w:cstheme="majorHAnsi"/>
        </w:rPr>
        <w:t xml:space="preserve">and different </w:t>
      </w:r>
      <w:r w:rsidR="0072418C" w:rsidRPr="00302C5E">
        <w:rPr>
          <w:rFonts w:asciiTheme="majorHAnsi" w:hAnsiTheme="majorHAnsi" w:cstheme="majorHAnsi"/>
        </w:rPr>
        <w:t>temporal patterns</w:t>
      </w:r>
      <w:r w:rsidR="00436160">
        <w:rPr>
          <w:rFonts w:asciiTheme="majorHAnsi" w:hAnsiTheme="majorHAnsi" w:cstheme="majorHAnsi"/>
        </w:rPr>
        <w:t xml:space="preserve"> </w:t>
      </w:r>
      <w:r w:rsidR="00436160">
        <w:rPr>
          <w:rFonts w:asciiTheme="majorHAnsi" w:hAnsiTheme="majorHAnsi" w:cstheme="majorHAnsi"/>
          <w:b/>
          <w:bCs/>
        </w:rPr>
        <w:t>(Fig. 2A)</w:t>
      </w:r>
      <w:r w:rsidR="00436160">
        <w:rPr>
          <w:rFonts w:asciiTheme="majorHAnsi" w:hAnsiTheme="majorHAnsi" w:cstheme="majorHAnsi"/>
        </w:rPr>
        <w:t xml:space="preserve"> and that differ in the extent and degree of their seasonality (here defined as the percentage of total </w:t>
      </w:r>
      <w:r w:rsidR="00436160">
        <w:rPr>
          <w:rFonts w:asciiTheme="majorHAnsi" w:hAnsiTheme="majorHAnsi" w:cstheme="majorHAnsi"/>
        </w:rPr>
        <w:lastRenderedPageBreak/>
        <w:t xml:space="preserve">vector density that occurs across any continuous 3-month period, </w:t>
      </w:r>
      <w:r w:rsidR="00436160">
        <w:rPr>
          <w:rFonts w:asciiTheme="majorHAnsi" w:hAnsiTheme="majorHAnsi" w:cstheme="majorHAnsi"/>
          <w:b/>
          <w:bCs/>
        </w:rPr>
        <w:t>Fig. 2B</w:t>
      </w:r>
      <w:r w:rsidR="00436160">
        <w:rPr>
          <w:rFonts w:asciiTheme="majorHAnsi" w:hAnsiTheme="majorHAnsi" w:cstheme="majorHAnsi"/>
        </w:rPr>
        <w:t xml:space="preserve">). </w:t>
      </w:r>
      <w:r w:rsidR="00263835">
        <w:rPr>
          <w:rFonts w:asciiTheme="majorHAnsi" w:hAnsiTheme="majorHAnsi" w:cstheme="majorHAnsi"/>
        </w:rPr>
        <w:t xml:space="preserve">Cluster 1 time-series typically had clear, single seasonal peaks and were more seasonal </w:t>
      </w:r>
      <w:r w:rsidR="001263F5">
        <w:rPr>
          <w:rFonts w:asciiTheme="majorHAnsi" w:hAnsiTheme="majorHAnsi" w:cstheme="majorHAnsi"/>
        </w:rPr>
        <w:t xml:space="preserve">on average (57% of total vector density in a 3-month period) </w:t>
      </w:r>
      <w:r w:rsidR="00263835">
        <w:rPr>
          <w:rFonts w:asciiTheme="majorHAnsi" w:hAnsiTheme="majorHAnsi" w:cstheme="majorHAnsi"/>
        </w:rPr>
        <w:t>than Cluster 2 time-series, which had less seasonal (more perennial) patterns of annual abundance</w:t>
      </w:r>
      <w:r w:rsidR="001263F5">
        <w:rPr>
          <w:rFonts w:asciiTheme="majorHAnsi" w:hAnsiTheme="majorHAnsi" w:cstheme="majorHAnsi"/>
        </w:rPr>
        <w:t xml:space="preserve"> (average 36% vector density in any consecutive 3-month period)</w:t>
      </w:r>
      <w:r w:rsidR="00263835">
        <w:rPr>
          <w:rFonts w:asciiTheme="majorHAnsi" w:hAnsiTheme="majorHAnsi" w:cstheme="majorHAnsi"/>
        </w:rPr>
        <w:t xml:space="preserve">, including time-series </w:t>
      </w:r>
      <w:r w:rsidR="009758D8">
        <w:rPr>
          <w:rFonts w:asciiTheme="majorHAnsi" w:hAnsiTheme="majorHAnsi" w:cstheme="majorHAnsi"/>
        </w:rPr>
        <w:t>with two peaks across the course of a single year</w:t>
      </w:r>
      <w:r w:rsidR="00FC5F1A">
        <w:rPr>
          <w:rFonts w:asciiTheme="majorHAnsi" w:hAnsiTheme="majorHAnsi" w:cstheme="majorHAnsi"/>
        </w:rPr>
        <w:t xml:space="preserve">. These results were sensitive to our choice of the number of clusters the k-means algorithm was specified to identify – specifying 4 clusters instead of 2 resulted in further disaggregation of </w:t>
      </w:r>
      <w:r w:rsidR="00263835">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302C5E">
        <w:rPr>
          <w:rFonts w:asciiTheme="majorHAnsi" w:hAnsiTheme="majorHAnsi" w:cstheme="majorHAnsi"/>
          <w:b/>
          <w:bCs/>
        </w:rPr>
        <w:t>Supp Fig 3</w:t>
      </w:r>
      <w:r w:rsidR="00263835">
        <w:rPr>
          <w:rFonts w:asciiTheme="majorHAnsi" w:hAnsiTheme="majorHAnsi" w:cstheme="majorHAnsi"/>
        </w:rPr>
        <w:t xml:space="preserve">). </w:t>
      </w:r>
      <w:r w:rsidR="0008329C">
        <w:rPr>
          <w:rFonts w:asciiTheme="majorHAnsi" w:hAnsiTheme="majorHAnsi" w:cstheme="majorHAnsi"/>
        </w:rPr>
        <w:t xml:space="preserve">Despite differing significantly in vector abundance seasonality </w:t>
      </w:r>
      <w:r w:rsidR="0008329C">
        <w:rPr>
          <w:rFonts w:asciiTheme="majorHAnsi" w:hAnsiTheme="majorHAnsi" w:cstheme="majorHAnsi"/>
          <w:b/>
          <w:bCs/>
        </w:rPr>
        <w:t>(Fig. 2C</w:t>
      </w:r>
      <w:r w:rsidR="0008329C" w:rsidRPr="006B0612">
        <w:rPr>
          <w:rFonts w:asciiTheme="majorHAnsi" w:hAnsiTheme="majorHAnsi" w:cstheme="majorHAnsi"/>
        </w:rPr>
        <w:t>, top panel</w:t>
      </w:r>
      <w:r w:rsidR="005568B6" w:rsidRPr="006B0612">
        <w:rPr>
          <w:rFonts w:asciiTheme="majorHAnsi" w:hAnsiTheme="majorHAnsi" w:cstheme="majorHAnsi"/>
        </w:rPr>
        <w:t>, p&lt;0.001</w:t>
      </w:r>
      <w:r w:rsidR="0008329C">
        <w:rPr>
          <w:rFonts w:asciiTheme="majorHAnsi" w:hAnsiTheme="majorHAnsi" w:cstheme="majorHAnsi"/>
          <w:b/>
          <w:bCs/>
        </w:rPr>
        <w:t>)</w:t>
      </w:r>
      <w:r w:rsidR="0008329C" w:rsidRPr="0008329C">
        <w:rPr>
          <w:rFonts w:asciiTheme="majorHAnsi" w:hAnsiTheme="majorHAnsi" w:cstheme="majorHAnsi"/>
        </w:rPr>
        <w:t>,</w:t>
      </w:r>
      <w:r w:rsidR="0008329C">
        <w:rPr>
          <w:rFonts w:asciiTheme="majorHAnsi" w:hAnsiTheme="majorHAnsi" w:cstheme="majorHAnsi"/>
        </w:rPr>
        <w:t xml:space="preserve"> there was no significant difference across the Cluster 1 and Cluster 2 time-series and their respective locations in terms of rainfall seasonality </w:t>
      </w:r>
      <w:r w:rsidR="0008329C">
        <w:rPr>
          <w:rFonts w:asciiTheme="majorHAnsi" w:hAnsiTheme="majorHAnsi" w:cstheme="majorHAnsi"/>
          <w:b/>
          <w:bCs/>
        </w:rPr>
        <w:t>(Fig. 2C</w:t>
      </w:r>
      <w:r w:rsidR="0008329C" w:rsidRPr="006B0612">
        <w:rPr>
          <w:rFonts w:asciiTheme="majorHAnsi" w:hAnsiTheme="majorHAnsi" w:cstheme="majorHAnsi"/>
        </w:rPr>
        <w:t>, bottom panel</w:t>
      </w:r>
      <w:r w:rsidR="00D74A4D" w:rsidRPr="006B0612">
        <w:rPr>
          <w:rFonts w:asciiTheme="majorHAnsi" w:hAnsiTheme="majorHAnsi" w:cstheme="majorHAnsi"/>
        </w:rPr>
        <w:t>, p=0.59</w:t>
      </w:r>
      <w:r w:rsidR="0008329C">
        <w:rPr>
          <w:rFonts w:asciiTheme="majorHAnsi" w:hAnsiTheme="majorHAnsi" w:cstheme="majorHAnsi"/>
          <w:b/>
          <w:bCs/>
        </w:rPr>
        <w:t>)</w:t>
      </w:r>
      <w:r w:rsidR="0008329C">
        <w:rPr>
          <w:rFonts w:asciiTheme="majorHAnsi" w:hAnsiTheme="majorHAnsi" w:cstheme="majorHAnsi"/>
        </w:rPr>
        <w:t>.</w:t>
      </w:r>
      <w:r w:rsidR="00052DB2">
        <w:rPr>
          <w:rFonts w:asciiTheme="majorHAnsi" w:hAnsiTheme="majorHAnsi" w:cstheme="majorHAnsi"/>
        </w:rPr>
        <w:t xml:space="preserve"> This suggests that the differences in vector seasonality across the two clusters was not being driven by </w:t>
      </w:r>
      <w:r w:rsidR="00052DB2" w:rsidRPr="00302C5E">
        <w:rPr>
          <w:rFonts w:asciiTheme="majorHAnsi" w:hAnsiTheme="majorHAnsi" w:cstheme="majorHAnsi"/>
        </w:rPr>
        <w:t xml:space="preserve">differences in the timing and </w:t>
      </w:r>
      <w:r w:rsidR="00052DB2">
        <w:rPr>
          <w:rFonts w:asciiTheme="majorHAnsi" w:hAnsiTheme="majorHAnsi" w:cstheme="majorHAnsi"/>
        </w:rPr>
        <w:t xml:space="preserve">seasonality </w:t>
      </w:r>
      <w:r w:rsidR="00052DB2" w:rsidRPr="00302C5E">
        <w:rPr>
          <w:rFonts w:asciiTheme="majorHAnsi" w:hAnsiTheme="majorHAnsi" w:cstheme="majorHAnsi"/>
        </w:rPr>
        <w:t xml:space="preserve">of rainfall </w:t>
      </w:r>
      <w:r w:rsidR="00052DB2">
        <w:rPr>
          <w:rFonts w:asciiTheme="majorHAnsi" w:hAnsiTheme="majorHAnsi" w:cstheme="majorHAnsi"/>
        </w:rPr>
        <w:t xml:space="preserve">across the surveyed locations. </w:t>
      </w:r>
    </w:p>
    <w:p w14:paraId="75584878" w14:textId="0494D8F0" w:rsidR="00493892" w:rsidRDefault="00367E1A" w:rsidP="00302C5E">
      <w:pPr>
        <w:jc w:val="both"/>
      </w:pPr>
      <w:r>
        <w:rPr>
          <w:rFonts w:asciiTheme="majorHAnsi" w:hAnsiTheme="majorHAnsi" w:cstheme="majorHAnsi"/>
          <w:b/>
          <w:bCs/>
        </w:rPr>
        <w:t xml:space="preserve">Random-Forest Modelling and Prediction of Seasonal Dynamics Highlights Urbanicity </w:t>
      </w:r>
      <w:proofErr w:type="gramStart"/>
      <w:r>
        <w:rPr>
          <w:rFonts w:asciiTheme="majorHAnsi" w:hAnsiTheme="majorHAnsi" w:cstheme="majorHAnsi"/>
          <w:b/>
          <w:bCs/>
        </w:rPr>
        <w:t>As</w:t>
      </w:r>
      <w:proofErr w:type="gramEnd"/>
      <w:r>
        <w:rPr>
          <w:rFonts w:asciiTheme="majorHAnsi" w:hAnsiTheme="majorHAnsi" w:cstheme="majorHAnsi"/>
          <w:b/>
          <w:bCs/>
        </w:rPr>
        <w:t xml:space="preserve"> a Key Driver:</w:t>
      </w:r>
      <w:r w:rsidR="00E632F3">
        <w:rPr>
          <w:rFonts w:asciiTheme="majorHAnsi" w:hAnsiTheme="majorHAnsi" w:cstheme="majorHAnsi"/>
          <w:b/>
          <w:bCs/>
        </w:rPr>
        <w:t xml:space="preserve"> </w:t>
      </w:r>
      <w:r w:rsidR="00E632F3" w:rsidRPr="00E632F3">
        <w:rPr>
          <w:rFonts w:asciiTheme="majorHAnsi" w:hAnsiTheme="majorHAnsi" w:cstheme="majorHAnsi"/>
        </w:rPr>
        <w:t>In order</w:t>
      </w:r>
      <w:r w:rsidR="00E632F3" w:rsidRPr="00E632F3">
        <w:t xml:space="preserve"> </w:t>
      </w:r>
      <w:r w:rsidR="00E632F3">
        <w:t xml:space="preserve">to explore the ecological factors underpinning this observed variation in </w:t>
      </w:r>
      <w:r w:rsidR="00E632F3" w:rsidRPr="002B04D5">
        <w:rPr>
          <w:i/>
          <w:iCs/>
        </w:rPr>
        <w:t xml:space="preserve">Anopheles </w:t>
      </w:r>
      <w:proofErr w:type="spellStart"/>
      <w:r w:rsidR="00E632F3" w:rsidRPr="002B04D5">
        <w:rPr>
          <w:i/>
          <w:iCs/>
        </w:rPr>
        <w:t>stephensi</w:t>
      </w:r>
      <w:proofErr w:type="spellEnd"/>
      <w:r w:rsidR="00E632F3" w:rsidRPr="002B04D5">
        <w:t xml:space="preserve"> seasonality</w:t>
      </w:r>
      <w:r w:rsidR="00661DD3">
        <w:t xml:space="preserve">, we fitted a </w:t>
      </w:r>
      <w:r w:rsidR="00E632F3">
        <w:t>random forest-based classification modelling framework</w:t>
      </w:r>
      <w:r w:rsidR="00661DD3">
        <w:t xml:space="preserve"> to a suite of satellite-derived environmental covariates in order to predict</w:t>
      </w:r>
      <w:r w:rsidR="00E632F3">
        <w:t xml:space="preserve"> </w:t>
      </w:r>
      <w:r w:rsidR="00661DD3">
        <w:t xml:space="preserve">cluster </w:t>
      </w:r>
      <w:r w:rsidR="00E632F3">
        <w:t xml:space="preserve">membership (either Cluster 1 or Cluster 2, as defined in </w:t>
      </w:r>
      <w:r w:rsidR="00E632F3" w:rsidRPr="002B04D5">
        <w:rPr>
          <w:b/>
          <w:bCs/>
        </w:rPr>
        <w:t>Fig</w:t>
      </w:r>
      <w:r w:rsidR="00E632F3">
        <w:rPr>
          <w:b/>
          <w:bCs/>
        </w:rPr>
        <w:t xml:space="preserve"> </w:t>
      </w:r>
      <w:r w:rsidR="00E632F3" w:rsidRPr="002B04D5">
        <w:rPr>
          <w:b/>
          <w:bCs/>
        </w:rPr>
        <w:t>2</w:t>
      </w:r>
      <w:r w:rsidR="00E632F3">
        <w:rPr>
          <w:b/>
          <w:bCs/>
        </w:rPr>
        <w:t>)</w:t>
      </w:r>
      <w:r w:rsidR="00661DD3">
        <w:t xml:space="preserve">. </w:t>
      </w:r>
      <w:r w:rsidR="008B0EB9">
        <w:t xml:space="preserve">Due to the significant class size imbalance between Cluster 1 (n=49) and Cluster 2 (n=16), we </w:t>
      </w:r>
      <w:proofErr w:type="gramStart"/>
      <w:r w:rsidR="008B0EB9">
        <w:t>up</w:t>
      </w:r>
      <w:r w:rsidR="00590A2F">
        <w:t>-</w:t>
      </w:r>
      <w:r w:rsidR="008B0EB9">
        <w:t>sampled</w:t>
      </w:r>
      <w:proofErr w:type="gramEnd"/>
      <w:r w:rsidR="008B0EB9">
        <w:t xml:space="preserve"> the Cluster 2 data using the smote algorithm in order to generate balanced class sizes. Model discriminative and predictive performance was good – across the 25 iterations of random forest model fitting carried out, the mean AUC was 0.89 (indicating good predictive performance</w:t>
      </w:r>
      <w:r w:rsidR="00912D17">
        <w:t xml:space="preserve">, </w:t>
      </w:r>
      <w:r w:rsidR="00912D17">
        <w:rPr>
          <w:b/>
          <w:bCs/>
        </w:rPr>
        <w:t>Fig. 3A</w:t>
      </w:r>
      <w:r w:rsidR="008B0EB9">
        <w:t xml:space="preserve">) and on average, the model was able to </w:t>
      </w:r>
      <w:r w:rsidR="00A9622E">
        <w:t xml:space="preserve">correctly </w:t>
      </w:r>
      <w:r w:rsidR="008B0EB9">
        <w:t xml:space="preserve">classify Cluster 1 time-series </w:t>
      </w:r>
      <w:r w:rsidR="002D129A">
        <w:t>83</w:t>
      </w:r>
      <w:r w:rsidR="008B0EB9">
        <w:t xml:space="preserve">% of the time, and Cluster 2 time-series </w:t>
      </w:r>
      <w:r w:rsidR="002D129A">
        <w:t>85</w:t>
      </w:r>
      <w:r w:rsidR="008B0EB9">
        <w:t>% of the time.</w:t>
      </w:r>
      <w:r w:rsidR="001D6CAA">
        <w:t xml:space="preserve"> Annual temperature seasonality and rainfall seasonality (both bioclimatic variables describing the extent of annual fluctuations in the two environmental quantities), population per square kilometre and </w:t>
      </w:r>
      <w:proofErr w:type="gramStart"/>
      <w:r w:rsidR="001D6CAA">
        <w:t>a number of</w:t>
      </w:r>
      <w:proofErr w:type="gramEnd"/>
      <w:r w:rsidR="001D6CAA">
        <w:t xml:space="preserve"> measures of landcover (specifically LC30 which corresponds to </w:t>
      </w:r>
      <w:r w:rsidR="00A5167E">
        <w:t>mosaic cropland/natural vegetation</w:t>
      </w:r>
      <w:r w:rsidR="001D6CAA">
        <w:t>, and LC20 which corresponds to</w:t>
      </w:r>
      <w:r w:rsidR="002D129A">
        <w:t xml:space="preserve"> irrigated or post-flooding cropland</w:t>
      </w:r>
      <w:r w:rsidR="001D6CAA">
        <w:t>) were all highly predictive of Cluster membership</w:t>
      </w:r>
      <w:r w:rsidR="00FA6709">
        <w:t xml:space="preserve"> </w:t>
      </w:r>
      <w:r w:rsidR="00FA6709">
        <w:rPr>
          <w:b/>
          <w:bCs/>
        </w:rPr>
        <w:t>(Fig. 3B)</w:t>
      </w:r>
      <w:r w:rsidR="001D6CAA">
        <w:t>.</w:t>
      </w:r>
      <w:r w:rsidR="00493892">
        <w:t xml:space="preserve"> Areas with lower population density were more likely to belong to Cluster 2, as were areas with </w:t>
      </w:r>
      <w:r w:rsidR="00245946">
        <w:t xml:space="preserve">high </w:t>
      </w:r>
      <w:r w:rsidR="00493892">
        <w:t>values of LC</w:t>
      </w:r>
      <w:r w:rsidR="00245946">
        <w:t>2</w:t>
      </w:r>
      <w:r w:rsidR="00493892">
        <w:t>0 (</w:t>
      </w:r>
      <w:proofErr w:type="gramStart"/>
      <w:r w:rsidR="00493892">
        <w:t>i.e.</w:t>
      </w:r>
      <w:proofErr w:type="gramEnd"/>
      <w:r w:rsidR="00493892">
        <w:t xml:space="preserve"> land </w:t>
      </w:r>
      <w:r w:rsidR="00E60D43">
        <w:t xml:space="preserve">predominantly </w:t>
      </w:r>
      <w:r w:rsidR="00493892">
        <w:t>occupied by</w:t>
      </w:r>
      <w:r w:rsidR="000832D0">
        <w:t xml:space="preserve"> </w:t>
      </w:r>
      <w:r w:rsidR="00245946">
        <w:t>irrigated or post-flooding cropland</w:t>
      </w:r>
      <w:r w:rsidR="00493892">
        <w:t xml:space="preserve">). By contrast, areas with high values of </w:t>
      </w:r>
      <w:r w:rsidR="0051328C">
        <w:t xml:space="preserve">LC10 and </w:t>
      </w:r>
      <w:r w:rsidR="00493892">
        <w:t>LC</w:t>
      </w:r>
      <w:r w:rsidR="004F0288">
        <w:t>3</w:t>
      </w:r>
      <w:r w:rsidR="00493892">
        <w:t>0 (</w:t>
      </w:r>
      <w:proofErr w:type="gramStart"/>
      <w:r w:rsidR="00493892">
        <w:t>i.e.</w:t>
      </w:r>
      <w:proofErr w:type="gramEnd"/>
      <w:r w:rsidR="00493892">
        <w:t xml:space="preserve"> substantial fraction of land covered</w:t>
      </w:r>
      <w:r w:rsidR="0051328C">
        <w:t xml:space="preserve"> either rainfed cropland or a </w:t>
      </w:r>
      <w:r w:rsidR="003F6FCA">
        <w:t xml:space="preserve">mosaic of cropland and natural vegetation) </w:t>
      </w:r>
      <w:r w:rsidR="00493892">
        <w:t xml:space="preserve">were more likely to belong to Cluster 1, as were areas in which rainfall was strongly seasonal (see </w:t>
      </w:r>
      <w:r w:rsidR="00493892" w:rsidRPr="007853FB">
        <w:rPr>
          <w:b/>
          <w:bCs/>
        </w:rPr>
        <w:t>Supp Fig. 4</w:t>
      </w:r>
      <w:r w:rsidR="00493892">
        <w:t xml:space="preserve"> for the full array of partial dependence plots for all covariates used in the analysis). </w:t>
      </w:r>
    </w:p>
    <w:p w14:paraId="1EB9E834" w14:textId="7CAE5A2E" w:rsidR="008A0666" w:rsidRDefault="00512601" w:rsidP="00302C5E">
      <w:pPr>
        <w:jc w:val="both"/>
      </w:pPr>
      <w:r>
        <w:t xml:space="preserve">Motivated by this strong association with population per square kilometre, we </w:t>
      </w:r>
      <w:r w:rsidR="00AB763B">
        <w:t>manually collated whether each time-series had been carried out in a rural or urban setting (as defined by the authors of each study) and examined the association between rurality/urbanicity and temporal dynamics</w:t>
      </w:r>
      <w:r w:rsidR="00217A3D">
        <w:t xml:space="preserve"> </w:t>
      </w:r>
      <w:r w:rsidR="00217A3D">
        <w:rPr>
          <w:b/>
          <w:bCs/>
        </w:rPr>
        <w:t>(Fig. 3C)</w:t>
      </w:r>
      <w:r w:rsidR="00AB763B">
        <w:t xml:space="preserve">. </w:t>
      </w:r>
      <w:r w:rsidR="00084CE5">
        <w:t xml:space="preserve">There was a near-significant association with rurality/urbanicity and cluster membership </w:t>
      </w:r>
      <w:r w:rsidR="00207804">
        <w:t>(</w:t>
      </w:r>
      <w:r w:rsidR="004B4EE2">
        <w:t xml:space="preserve">chi squared test, </w:t>
      </w:r>
      <w:r w:rsidR="00207804">
        <w:t xml:space="preserve">p=0.07) </w:t>
      </w:r>
      <w:r w:rsidR="00084CE5">
        <w:t xml:space="preserve">– of the 25 time-series from studies carried out in urban settings, </w:t>
      </w:r>
      <w:r w:rsidR="00F90929">
        <w:t>a significant majority (n=</w:t>
      </w:r>
      <w:r w:rsidR="00084CE5">
        <w:t>22</w:t>
      </w:r>
      <w:r w:rsidR="00F90929">
        <w:t>)</w:t>
      </w:r>
      <w:r w:rsidR="00084CE5">
        <w:t xml:space="preserve"> were assigned to Cluster 1 (88%) and only 3 to Cluster 2 (12%). By contrast, </w:t>
      </w:r>
      <w:r w:rsidR="00083AD0">
        <w:t xml:space="preserve">time-series carried from rural locations were more evenly spread between the two clusters – of </w:t>
      </w:r>
      <w:r w:rsidR="00084CE5">
        <w:t xml:space="preserve">the 37 time-series from studies in rural settings, 24 were assigned to Cluster 1 (65%) and 13 assigned to Cluster 2 (35%). </w:t>
      </w:r>
    </w:p>
    <w:p w14:paraId="0F495BD8" w14:textId="20725230" w:rsidR="008B0EB9" w:rsidRPr="0038309E" w:rsidRDefault="008B0EB9" w:rsidP="00302C5E">
      <w:pPr>
        <w:jc w:val="both"/>
      </w:pPr>
      <w:r>
        <w:lastRenderedPageBreak/>
        <w:t xml:space="preserve">These results are qualitatively robust to the </w:t>
      </w:r>
      <w:r w:rsidR="00590A2F">
        <w:t>up-sampling</w:t>
      </w:r>
      <w:r>
        <w:t xml:space="preserve"> procedure </w:t>
      </w:r>
      <w:r w:rsidR="00590A2F">
        <w:t>that we applied. Model p</w:t>
      </w:r>
      <w:r>
        <w:t>redictive performance and variable importance</w:t>
      </w:r>
      <w:r w:rsidR="00E31D0F">
        <w:t xml:space="preserve"> rankings</w:t>
      </w:r>
      <w:r>
        <w:t xml:space="preserve"> were similar when no up</w:t>
      </w:r>
      <w:r w:rsidR="007909EA">
        <w:t>-</w:t>
      </w:r>
      <w:r>
        <w:t xml:space="preserve">sampling was applied to the dataset (mean AUC of 0.81, still indicating good predictive performance, see </w:t>
      </w:r>
      <w:r w:rsidRPr="008B0EB9">
        <w:rPr>
          <w:b/>
          <w:bCs/>
        </w:rPr>
        <w:t xml:space="preserve">Supp Fig. </w:t>
      </w:r>
      <w:r w:rsidR="00E66160">
        <w:rPr>
          <w:b/>
          <w:bCs/>
        </w:rPr>
        <w:t>5</w:t>
      </w:r>
      <w:r>
        <w:t xml:space="preserve"> for the ROC and variable importance plots), though average predictive accuracy on Cluster 2 (</w:t>
      </w:r>
      <w:r w:rsidR="00BD7AF7">
        <w:t>50</w:t>
      </w:r>
      <w:r>
        <w:t>%) was significantly lower than predictive accuracy on Cluster 1 time-series (</w:t>
      </w:r>
      <w:r w:rsidR="00BD7AF7">
        <w:t>94</w:t>
      </w:r>
      <w:r>
        <w:t xml:space="preserve">%). </w:t>
      </w:r>
      <w:r w:rsidR="008A0666">
        <w:t xml:space="preserve">Model performance and relative ranking variable importance ordering was similarly retained when fitting the model and explicitly holding out a small subset of the data to evaluate model performance (n=7 time-series, see </w:t>
      </w:r>
      <w:r w:rsidR="008A0666">
        <w:rPr>
          <w:b/>
          <w:bCs/>
        </w:rPr>
        <w:t xml:space="preserve">Supp Fig. </w:t>
      </w:r>
      <w:r w:rsidR="00E66160">
        <w:rPr>
          <w:b/>
          <w:bCs/>
        </w:rPr>
        <w:t>6</w:t>
      </w:r>
      <w:r w:rsidR="008A0666">
        <w:rPr>
          <w:b/>
          <w:bCs/>
        </w:rPr>
        <w:t xml:space="preserve"> </w:t>
      </w:r>
      <w:r w:rsidR="008A0666">
        <w:t xml:space="preserve">for both results with and without </w:t>
      </w:r>
      <w:proofErr w:type="spellStart"/>
      <w:r w:rsidR="008A0666">
        <w:t>upsampling</w:t>
      </w:r>
      <w:proofErr w:type="spellEnd"/>
      <w:r w:rsidR="008A0666">
        <w:t xml:space="preserve">). </w:t>
      </w:r>
      <w:r w:rsidR="004B4EE2">
        <w:t>Overall study catch size was highly variable between the studies</w:t>
      </w:r>
      <w:r w:rsidR="0038309E">
        <w:t xml:space="preserve"> </w:t>
      </w:r>
      <w:r w:rsidR="0038309E">
        <w:rPr>
          <w:b/>
          <w:bCs/>
        </w:rPr>
        <w:t xml:space="preserve">(Supp Fig </w:t>
      </w:r>
      <w:r w:rsidR="00E66160">
        <w:rPr>
          <w:b/>
          <w:bCs/>
        </w:rPr>
        <w:t>7</w:t>
      </w:r>
      <w:r w:rsidR="0038309E">
        <w:rPr>
          <w:b/>
          <w:bCs/>
        </w:rPr>
        <w:t>)</w:t>
      </w:r>
      <w:r w:rsidR="004B4EE2">
        <w:t>, and whilst the median catch size across the two clusters did not differ (Moody’s Median Test, p=</w:t>
      </w:r>
      <w:r w:rsidR="00535C58">
        <w:t>0.47, median Cluster 1 = 292, interquartile range Cluster 1 = 116-793, median Cluster 2 = 235</w:t>
      </w:r>
      <w:r w:rsidR="00B115FA">
        <w:t>, interquartile range Cluster 2 = 112-434</w:t>
      </w:r>
      <w:r w:rsidR="004B4EE2">
        <w:t>), the mean catch size did differ (t</w:t>
      </w:r>
      <w:r w:rsidR="0038309E">
        <w:t>-test, p=</w:t>
      </w:r>
      <w:r w:rsidR="003C4E44">
        <w:t>0.025</w:t>
      </w:r>
      <w:r w:rsidR="00242811">
        <w:t>, mean Cluster 1 = 876, mean Cluster 2 = 364</w:t>
      </w:r>
      <w:r w:rsidR="0038309E">
        <w:t>). We therefore carried out an additional sensitivity analysis including study average monthly catch as a covariate in the random forest model (</w:t>
      </w:r>
      <w:r w:rsidR="0038309E" w:rsidRPr="0038309E">
        <w:rPr>
          <w:b/>
          <w:bCs/>
        </w:rPr>
        <w:t xml:space="preserve">Supp Fig </w:t>
      </w:r>
      <w:r w:rsidR="00E66160">
        <w:rPr>
          <w:b/>
          <w:bCs/>
        </w:rPr>
        <w:t>8</w:t>
      </w:r>
      <w:r w:rsidR="0038309E">
        <w:rPr>
          <w:b/>
          <w:bCs/>
        </w:rPr>
        <w:t>)</w:t>
      </w:r>
      <w:r w:rsidR="0038309E">
        <w:t xml:space="preserve"> – predictive performance and relative rankings of variable importance remained similar despite this addition. </w:t>
      </w:r>
      <w:r w:rsidR="008C733C">
        <w:t xml:space="preserve">The ability of the model to predict seasonality (as measured by the percentage of total vector catch in any 3-month period) was more modest, although estimates were positively correlated (r = 0.43, see </w:t>
      </w:r>
      <w:r w:rsidR="008C733C">
        <w:rPr>
          <w:b/>
          <w:bCs/>
        </w:rPr>
        <w:t>Supp Fig. 9</w:t>
      </w:r>
      <w:r w:rsidR="008C733C">
        <w:t xml:space="preserve">), with various measures of landcover including LC10, LC20 and LC30, as well as temperature and rainfall seasonality all strongly associated predictors of seasonality, as in the classification modelling. </w:t>
      </w:r>
    </w:p>
    <w:p w14:paraId="5741ED08" w14:textId="6F1283BB" w:rsidR="008D4D01" w:rsidRPr="008D4D01" w:rsidRDefault="00EE4AC4" w:rsidP="00302C5E">
      <w:pPr>
        <w:jc w:val="both"/>
        <w:rPr>
          <w:rFonts w:asciiTheme="majorHAnsi" w:hAnsiTheme="majorHAnsi" w:cstheme="majorHAnsi"/>
        </w:rPr>
      </w:pPr>
      <w:r>
        <w:rPr>
          <w:rFonts w:asciiTheme="majorHAnsi" w:hAnsiTheme="majorHAnsi" w:cstheme="majorHAnsi"/>
          <w:b/>
          <w:bCs/>
        </w:rPr>
        <w:t xml:space="preserve">Exploring Possible Seasonal Dynamics and Surveillance of </w:t>
      </w:r>
      <w:r>
        <w:rPr>
          <w:rFonts w:asciiTheme="majorHAnsi" w:hAnsiTheme="majorHAnsi" w:cstheme="majorHAnsi"/>
          <w:b/>
          <w:bCs/>
          <w:i/>
          <w:iCs/>
        </w:rPr>
        <w:t xml:space="preserve">Anopheles </w:t>
      </w:r>
      <w:proofErr w:type="spellStart"/>
      <w:r>
        <w:rPr>
          <w:rFonts w:asciiTheme="majorHAnsi" w:hAnsiTheme="majorHAnsi" w:cstheme="majorHAnsi"/>
          <w:b/>
          <w:bCs/>
          <w:i/>
          <w:iCs/>
        </w:rPr>
        <w:t>stephensi</w:t>
      </w:r>
      <w:proofErr w:type="spellEnd"/>
      <w:r>
        <w:rPr>
          <w:rFonts w:asciiTheme="majorHAnsi" w:hAnsiTheme="majorHAnsi" w:cstheme="majorHAnsi"/>
          <w:b/>
          <w:bCs/>
          <w:i/>
          <w:iCs/>
        </w:rPr>
        <w:t xml:space="preserve"> </w:t>
      </w:r>
      <w:r>
        <w:rPr>
          <w:rFonts w:asciiTheme="majorHAnsi" w:hAnsiTheme="majorHAnsi" w:cstheme="majorHAnsi"/>
          <w:b/>
          <w:bCs/>
        </w:rPr>
        <w:t xml:space="preserve">Across the Horn of Africa: </w:t>
      </w:r>
      <w:r w:rsidR="008D4D01">
        <w:rPr>
          <w:rFonts w:asciiTheme="majorHAnsi" w:hAnsiTheme="majorHAnsi" w:cstheme="majorHAnsi"/>
        </w:rPr>
        <w:t xml:space="preserve">We next </w:t>
      </w:r>
      <w:r w:rsidR="00EB6558">
        <w:rPr>
          <w:rFonts w:asciiTheme="majorHAnsi" w:hAnsiTheme="majorHAnsi" w:cstheme="majorHAnsi"/>
        </w:rPr>
        <w:t xml:space="preserve">collated the same satellite-derived environmental covariates described above for countries across </w:t>
      </w:r>
      <w:r w:rsidR="00EB6558">
        <w:t xml:space="preserve">the Horn of Africa where </w:t>
      </w:r>
      <w:r w:rsidR="00EB6558">
        <w:rPr>
          <w:i/>
          <w:iCs/>
        </w:rPr>
        <w:t xml:space="preserve">Anopheles </w:t>
      </w:r>
      <w:proofErr w:type="spellStart"/>
      <w:r w:rsidR="00EB6558">
        <w:rPr>
          <w:i/>
          <w:iCs/>
        </w:rPr>
        <w:t>stephensi</w:t>
      </w:r>
      <w:proofErr w:type="spellEnd"/>
      <w:r w:rsidR="00EB6558">
        <w:t xml:space="preserve"> has been found</w:t>
      </w:r>
      <w:r w:rsidR="00AE4641">
        <w:t>. These</w:t>
      </w:r>
      <w:r w:rsidR="00EB6558">
        <w:t xml:space="preserve"> covariates </w:t>
      </w:r>
      <w:r w:rsidR="00AE4641">
        <w:t xml:space="preserve">were then inputted </w:t>
      </w:r>
      <w:r w:rsidR="00EB6558">
        <w:t xml:space="preserve">into the </w:t>
      </w:r>
      <w:r w:rsidR="00801A27">
        <w:t>trained</w:t>
      </w:r>
      <w:r w:rsidR="00EB6558">
        <w:t xml:space="preserve"> random forest classification model to</w:t>
      </w:r>
      <w:r w:rsidR="00EB6558" w:rsidRPr="002E6613">
        <w:t xml:space="preserve"> pr</w:t>
      </w:r>
      <w:r w:rsidR="00EB6558">
        <w:t>edict potential temporal dynamics</w:t>
      </w:r>
      <w:r w:rsidR="00093AAE">
        <w:t xml:space="preserve"> (as denoted by Cluster membership)</w:t>
      </w:r>
      <w:r w:rsidR="00AE4641">
        <w:t xml:space="preserve"> of </w:t>
      </w:r>
      <w:r w:rsidR="00AE4641">
        <w:rPr>
          <w:i/>
          <w:iCs/>
        </w:rPr>
        <w:t xml:space="preserve">Anopheles </w:t>
      </w:r>
      <w:proofErr w:type="spellStart"/>
      <w:r w:rsidR="00AE4641">
        <w:rPr>
          <w:i/>
          <w:iCs/>
        </w:rPr>
        <w:t>stephensi</w:t>
      </w:r>
      <w:proofErr w:type="spellEnd"/>
      <w:r w:rsidR="00AE4641">
        <w:t xml:space="preserve"> across the Horn of Africa region</w:t>
      </w:r>
      <w:r w:rsidR="00622616">
        <w:t xml:space="preserve"> </w:t>
      </w:r>
      <w:r w:rsidR="00622616">
        <w:rPr>
          <w:b/>
          <w:bCs/>
        </w:rPr>
        <w:t>(Fig. 4A)</w:t>
      </w:r>
      <w:r w:rsidR="00EB6558">
        <w:t>.</w:t>
      </w:r>
      <w:r w:rsidR="00622616">
        <w:t xml:space="preserve"> Our results highlight distinct geographical areas across the region considered more likely by the model to belong to Cluster 1</w:t>
      </w:r>
      <w:r w:rsidR="00112182">
        <w:t xml:space="preserve"> (more seasonal, </w:t>
      </w:r>
      <w:r w:rsidR="00112182">
        <w:rPr>
          <w:b/>
          <w:bCs/>
        </w:rPr>
        <w:t xml:space="preserve">Fig. </w:t>
      </w:r>
      <w:r w:rsidR="00295204">
        <w:rPr>
          <w:b/>
          <w:bCs/>
        </w:rPr>
        <w:t>4</w:t>
      </w:r>
      <w:r w:rsidR="00112182">
        <w:rPr>
          <w:b/>
          <w:bCs/>
        </w:rPr>
        <w:t>B</w:t>
      </w:r>
      <w:r w:rsidR="00112182">
        <w:t>)</w:t>
      </w:r>
      <w:r w:rsidR="00622616">
        <w:t xml:space="preserve"> and Cluster 2</w:t>
      </w:r>
      <w:r w:rsidR="00112182">
        <w:t xml:space="preserve"> (less seasonal)</w:t>
      </w:r>
      <w:r w:rsidR="00622616">
        <w:t xml:space="preserve">, as well as substantial areas of significant uncertainty. </w:t>
      </w:r>
      <w:r w:rsidR="00112182">
        <w:t xml:space="preserve">We next asked what consequences this uncertainty about the degree and timing of </w:t>
      </w:r>
      <w:r w:rsidR="00112182">
        <w:rPr>
          <w:i/>
          <w:iCs/>
        </w:rPr>
        <w:t xml:space="preserve">Anopheles </w:t>
      </w:r>
      <w:proofErr w:type="spellStart"/>
      <w:r w:rsidR="00112182">
        <w:rPr>
          <w:i/>
          <w:iCs/>
        </w:rPr>
        <w:t>stephensi</w:t>
      </w:r>
      <w:proofErr w:type="spellEnd"/>
      <w:r w:rsidR="00112182">
        <w:rPr>
          <w:i/>
          <w:iCs/>
        </w:rPr>
        <w:t xml:space="preserve"> </w:t>
      </w:r>
      <w:r w:rsidR="00112182">
        <w:t xml:space="preserve">seasonality might have on entomological surveillance of the vector across the region. </w:t>
      </w:r>
      <w:r w:rsidR="00BC489F">
        <w:t xml:space="preserve">Specifically, what the probability of missing </w:t>
      </w:r>
      <w:r w:rsidR="00BC489F">
        <w:rPr>
          <w:i/>
          <w:iCs/>
        </w:rPr>
        <w:t xml:space="preserve">Anopheles </w:t>
      </w:r>
      <w:proofErr w:type="spellStart"/>
      <w:r w:rsidR="00BC489F">
        <w:rPr>
          <w:i/>
          <w:iCs/>
        </w:rPr>
        <w:t>stephensi</w:t>
      </w:r>
      <w:proofErr w:type="spellEnd"/>
      <w:r w:rsidR="00BC489F">
        <w:t xml:space="preserve"> in entomological catches might be as a function of the number of consecutive months sampled (with start month selected randomly </w:t>
      </w:r>
      <w:r w:rsidR="00C5721A">
        <w:t>i.e.,</w:t>
      </w:r>
      <w:r w:rsidR="00BC489F">
        <w:t xml:space="preserve"> assuming no knowledge of </w:t>
      </w:r>
      <w:r w:rsidR="00BC489F">
        <w:rPr>
          <w:i/>
          <w:iCs/>
        </w:rPr>
        <w:t xml:space="preserve">Anopheles </w:t>
      </w:r>
      <w:proofErr w:type="spellStart"/>
      <w:r w:rsidR="00BC489F" w:rsidRPr="00BC489F">
        <w:rPr>
          <w:i/>
          <w:iCs/>
        </w:rPr>
        <w:t>stephensi</w:t>
      </w:r>
      <w:r w:rsidR="00BC489F">
        <w:rPr>
          <w:i/>
          <w:iCs/>
        </w:rPr>
        <w:t>’s</w:t>
      </w:r>
      <w:proofErr w:type="spellEnd"/>
      <w:r w:rsidR="00BC489F">
        <w:rPr>
          <w:i/>
          <w:iCs/>
        </w:rPr>
        <w:t xml:space="preserve"> </w:t>
      </w:r>
      <w:r w:rsidR="00BC489F" w:rsidRPr="00BC489F">
        <w:t>temporal dynam</w:t>
      </w:r>
      <w:r w:rsidR="00BC489F">
        <w:t>ic</w:t>
      </w:r>
      <w:r w:rsidR="00BC489F" w:rsidRPr="00BC489F">
        <w:t>s</w:t>
      </w:r>
      <w:r w:rsidR="00BC489F">
        <w:t>)</w:t>
      </w:r>
      <w:r w:rsidR="00C5721A">
        <w:t xml:space="preserve">. Our results highlight that </w:t>
      </w:r>
      <w:r w:rsidR="006E0F4A">
        <w:t xml:space="preserve">in instances where sites are sampled for a limited number of months, there is a significant risk of missing </w:t>
      </w:r>
      <w:r w:rsidR="00B77E85">
        <w:rPr>
          <w:i/>
          <w:iCs/>
        </w:rPr>
        <w:t xml:space="preserve">Anopheles </w:t>
      </w:r>
      <w:proofErr w:type="spellStart"/>
      <w:r w:rsidR="00B77E85">
        <w:rPr>
          <w:i/>
          <w:iCs/>
        </w:rPr>
        <w:t>stephensi</w:t>
      </w:r>
      <w:proofErr w:type="spellEnd"/>
      <w:r w:rsidR="00B77E85">
        <w:t xml:space="preserve"> </w:t>
      </w:r>
      <w:r w:rsidR="006E0F4A">
        <w:t xml:space="preserve">– even </w:t>
      </w:r>
      <w:r w:rsidR="00B77E85">
        <w:t xml:space="preserve">at 5 months of consecutive </w:t>
      </w:r>
      <w:r w:rsidR="006E0F4A">
        <w:t>entomological sampling r</w:t>
      </w:r>
      <w:r w:rsidR="00C5721A">
        <w:t xml:space="preserve">anging from X-Y% (mean Z%) for Cluster 1 time-series and A-C% (mean Y%) for Cluster 2 time-series, with the exact value dependent on the specific time-series (and </w:t>
      </w:r>
      <w:r w:rsidR="00C5721A">
        <w:rPr>
          <w:i/>
          <w:iCs/>
        </w:rPr>
        <w:t xml:space="preserve">Anopheles </w:t>
      </w:r>
      <w:proofErr w:type="spellStart"/>
      <w:r w:rsidR="00C5721A">
        <w:rPr>
          <w:i/>
          <w:iCs/>
        </w:rPr>
        <w:t>stephensi</w:t>
      </w:r>
      <w:proofErr w:type="spellEnd"/>
      <w:r w:rsidR="00C5721A">
        <w:t xml:space="preserve"> temporal profile) being considered</w:t>
      </w:r>
      <w:r w:rsidR="00140997">
        <w:t xml:space="preserve"> </w:t>
      </w:r>
      <w:r w:rsidR="00140997">
        <w:rPr>
          <w:b/>
          <w:bCs/>
        </w:rPr>
        <w:t>(Fig. 4C)</w:t>
      </w:r>
      <w:r w:rsidR="00C5721A">
        <w:t>.</w:t>
      </w:r>
      <w:r w:rsidR="00A57FA5">
        <w:t xml:space="preserve"> </w:t>
      </w:r>
      <w:r w:rsidR="008D4D01">
        <w:rPr>
          <w:rFonts w:asciiTheme="majorHAnsi" w:hAnsiTheme="majorHAnsi" w:cstheme="majorHAnsi"/>
        </w:rPr>
        <w:t xml:space="preserve">Our results highlight that in the absence of a detailed understanding of </w:t>
      </w:r>
      <w:r w:rsidR="008D4D01">
        <w:rPr>
          <w:rFonts w:asciiTheme="majorHAnsi" w:hAnsiTheme="majorHAnsi" w:cstheme="majorHAnsi"/>
          <w:i/>
          <w:iCs/>
        </w:rPr>
        <w:t xml:space="preserve">Anopheles </w:t>
      </w:r>
      <w:proofErr w:type="spellStart"/>
      <w:r w:rsidR="008D4D01">
        <w:rPr>
          <w:rFonts w:asciiTheme="majorHAnsi" w:hAnsiTheme="majorHAnsi" w:cstheme="majorHAnsi"/>
          <w:i/>
          <w:iCs/>
        </w:rPr>
        <w:t>stephensi</w:t>
      </w:r>
      <w:r w:rsidR="008D4D01">
        <w:rPr>
          <w:rFonts w:asciiTheme="majorHAnsi" w:hAnsiTheme="majorHAnsi" w:cstheme="majorHAnsi"/>
        </w:rPr>
        <w:t>’s</w:t>
      </w:r>
      <w:proofErr w:type="spellEnd"/>
      <w:r w:rsidR="008D4D01">
        <w:rPr>
          <w:rFonts w:asciiTheme="majorHAnsi" w:hAnsiTheme="majorHAnsi" w:cstheme="majorHAnsi"/>
        </w:rPr>
        <w:t xml:space="preserve"> anticipated temporal dynamics, </w:t>
      </w:r>
      <w:r w:rsidR="00A57FA5">
        <w:rPr>
          <w:rFonts w:asciiTheme="majorHAnsi" w:hAnsiTheme="majorHAnsi" w:cstheme="majorHAnsi"/>
        </w:rPr>
        <w:t xml:space="preserve">sampling for a limited number of months poses a significant risk of missing an already present </w:t>
      </w:r>
      <w:r w:rsidR="00A57FA5">
        <w:rPr>
          <w:rFonts w:asciiTheme="majorHAnsi" w:hAnsiTheme="majorHAnsi" w:cstheme="majorHAnsi"/>
          <w:i/>
          <w:iCs/>
        </w:rPr>
        <w:t xml:space="preserve">Anopheles </w:t>
      </w:r>
      <w:proofErr w:type="spellStart"/>
      <w:r w:rsidR="00A57FA5">
        <w:rPr>
          <w:rFonts w:asciiTheme="majorHAnsi" w:hAnsiTheme="majorHAnsi" w:cstheme="majorHAnsi"/>
          <w:i/>
          <w:iCs/>
        </w:rPr>
        <w:t>stephensi</w:t>
      </w:r>
      <w:proofErr w:type="spellEnd"/>
      <w:r w:rsidR="00A57FA5">
        <w:rPr>
          <w:rFonts w:asciiTheme="majorHAnsi" w:hAnsiTheme="majorHAnsi" w:cstheme="majorHAnsi"/>
        </w:rPr>
        <w:t xml:space="preserve">, and erroneously concluding it is absent. </w:t>
      </w:r>
    </w:p>
    <w:p w14:paraId="56870928" w14:textId="4B3A27AD" w:rsidR="007F1444" w:rsidRDefault="00ED10C1" w:rsidP="000F7A3B">
      <w:pPr>
        <w:jc w:val="both"/>
      </w:pPr>
      <w:r>
        <w:rPr>
          <w:b/>
          <w:bCs/>
        </w:rPr>
        <w:t xml:space="preserve">Modelling the Impact of </w:t>
      </w:r>
      <w:r>
        <w:rPr>
          <w:b/>
          <w:bCs/>
          <w:i/>
          <w:iCs/>
        </w:rPr>
        <w:t xml:space="preserve">Anopheles </w:t>
      </w:r>
      <w:proofErr w:type="spellStart"/>
      <w:r w:rsidRPr="00ED10C1">
        <w:rPr>
          <w:b/>
          <w:bCs/>
          <w:i/>
          <w:iCs/>
        </w:rPr>
        <w:t>stephensi</w:t>
      </w:r>
      <w:proofErr w:type="spellEnd"/>
      <w:r>
        <w:rPr>
          <w:b/>
          <w:bCs/>
        </w:rPr>
        <w:t xml:space="preserve"> Seasonality On the Impact of Vector Control Measures</w:t>
      </w:r>
      <w:r w:rsidR="00EE5789">
        <w:rPr>
          <w:b/>
          <w:bCs/>
        </w:rPr>
        <w:t>:</w:t>
      </w:r>
      <w:r w:rsidR="00DB0AB4">
        <w:rPr>
          <w:b/>
          <w:bCs/>
        </w:rPr>
        <w:t xml:space="preserve"> </w:t>
      </w:r>
      <w:r w:rsidR="00DB0AB4">
        <w:t>We next adapted an existing model of malaria transmission</w:t>
      </w:r>
      <w:r w:rsidR="000F7A3B">
        <w:t xml:space="preserve"> (see </w:t>
      </w:r>
      <w:r w:rsidR="000F7A3B" w:rsidRPr="000F7A3B">
        <w:rPr>
          <w:b/>
          <w:bCs/>
          <w:i/>
          <w:iCs/>
        </w:rPr>
        <w:t>Supplementary Information</w:t>
      </w:r>
      <w:r w:rsidR="000F7A3B">
        <w:t xml:space="preserve"> for further details)</w:t>
      </w:r>
      <w:r w:rsidR="00DB0AB4">
        <w:t xml:space="preserve"> to directly incorporate the different</w:t>
      </w:r>
      <w:r w:rsidR="00AC7615">
        <w:t xml:space="preserve"> temporal profiles of </w:t>
      </w:r>
      <w:r w:rsidR="00AC7615">
        <w:rPr>
          <w:i/>
          <w:iCs/>
        </w:rPr>
        <w:t xml:space="preserve">Anopheles </w:t>
      </w:r>
      <w:proofErr w:type="spellStart"/>
      <w:r w:rsidR="00AC7615">
        <w:rPr>
          <w:i/>
          <w:iCs/>
        </w:rPr>
        <w:t>stephensi</w:t>
      </w:r>
      <w:proofErr w:type="spellEnd"/>
      <w:r w:rsidR="00AC7615">
        <w:t xml:space="preserve"> abundance that had been collated, and used the model t</w:t>
      </w:r>
      <w:r w:rsidR="00DB0AB4">
        <w:t xml:space="preserve">o explore </w:t>
      </w:r>
      <w:r w:rsidR="00C07A48">
        <w:t xml:space="preserve">how variation in </w:t>
      </w:r>
      <w:r w:rsidR="00DB0AB4">
        <w:rPr>
          <w:i/>
          <w:iCs/>
        </w:rPr>
        <w:t xml:space="preserve">Anopheles </w:t>
      </w:r>
      <w:proofErr w:type="spellStart"/>
      <w:r w:rsidR="00DB0AB4">
        <w:rPr>
          <w:i/>
          <w:iCs/>
        </w:rPr>
        <w:t>stephensi</w:t>
      </w:r>
      <w:proofErr w:type="spellEnd"/>
      <w:r w:rsidR="00DB0AB4">
        <w:t xml:space="preserve"> </w:t>
      </w:r>
      <w:r w:rsidR="00C07A48">
        <w:t xml:space="preserve">temporal dynamics influences the impact </w:t>
      </w:r>
      <w:r w:rsidR="00DB0AB4">
        <w:t xml:space="preserve">of the </w:t>
      </w:r>
      <w:r w:rsidR="00C07A48">
        <w:lastRenderedPageBreak/>
        <w:t xml:space="preserve">indoor residual spraying (IRS), a </w:t>
      </w:r>
      <w:r w:rsidR="00DB0AB4">
        <w:t xml:space="preserve">key malaria control intervention. </w:t>
      </w:r>
      <w:r w:rsidR="00AD1CFE">
        <w:t>We explore three different IRS compounds (each of which is commonly used throughout the Horn of Africa), w</w:t>
      </w:r>
      <w:r w:rsidR="00E523A5" w:rsidRPr="00E523A5">
        <w:t>ith a range of different functional half-lives (with respect to mosquito killing potential) following spraying</w:t>
      </w:r>
      <w:r w:rsidR="00E523A5">
        <w:t xml:space="preserve"> </w:t>
      </w:r>
      <w:r w:rsidR="00E523A5">
        <w:rPr>
          <w:b/>
          <w:bCs/>
        </w:rPr>
        <w:t>(Fig. 5A)</w:t>
      </w:r>
      <w:r w:rsidR="009901C5">
        <w:t xml:space="preserve"> and model the impact of a single annual round of IRS</w:t>
      </w:r>
      <w:r w:rsidR="00E523A5" w:rsidRPr="00E523A5">
        <w:t xml:space="preserve">. </w:t>
      </w:r>
      <w:r w:rsidR="007F1444">
        <w:t xml:space="preserve">Across each of the 65 time-series assessed, </w:t>
      </w:r>
      <w:proofErr w:type="spellStart"/>
      <w:r w:rsidR="006A3505">
        <w:t>pirimiphos</w:t>
      </w:r>
      <w:proofErr w:type="spellEnd"/>
      <w:r w:rsidR="006A3505">
        <w:t xml:space="preserve"> methyl consistently had the highest impact, reducing annual malaria incidence by </w:t>
      </w:r>
      <w:r w:rsidR="00FD4FE3">
        <w:t>47.6</w:t>
      </w:r>
      <w:r w:rsidR="006A3505">
        <w:t>% in the 12 months following spraying</w:t>
      </w:r>
      <w:r w:rsidR="00A25BC2">
        <w:t xml:space="preserve"> on average</w:t>
      </w:r>
      <w:r w:rsidR="006A3505">
        <w:t xml:space="preserve">, compared to </w:t>
      </w:r>
      <w:r w:rsidR="00FD4FE3">
        <w:t>43.9</w:t>
      </w:r>
      <w:r w:rsidR="006A3505">
        <w:t xml:space="preserve">% and </w:t>
      </w:r>
      <w:r w:rsidR="00FD4FE3">
        <w:t>28.9</w:t>
      </w:r>
      <w:r w:rsidR="006A3505">
        <w:t xml:space="preserve">% on average for </w:t>
      </w:r>
      <w:proofErr w:type="spellStart"/>
      <w:r w:rsidR="006A3505">
        <w:t>clothiandin</w:t>
      </w:r>
      <w:proofErr w:type="spellEnd"/>
      <w:r w:rsidR="006A3505">
        <w:t xml:space="preserve"> and bendiocarb respectively </w:t>
      </w:r>
      <w:r w:rsidR="006A3505">
        <w:rPr>
          <w:b/>
          <w:bCs/>
        </w:rPr>
        <w:t>(Fig. 5B)</w:t>
      </w:r>
      <w:r w:rsidR="003E4AE6">
        <w:t>. The overall magnitude of reduction</w:t>
      </w:r>
      <w:r w:rsidR="003518AE">
        <w:t xml:space="preserve"> in malaria burden</w:t>
      </w:r>
      <w:r w:rsidR="003E4AE6">
        <w:t xml:space="preserve"> was </w:t>
      </w:r>
      <w:r w:rsidR="009324AF">
        <w:t xml:space="preserve">highly </w:t>
      </w:r>
      <w:r w:rsidR="003E4AE6">
        <w:t>dependent on the degree</w:t>
      </w:r>
      <w:r w:rsidR="003518AE">
        <w:t xml:space="preserve"> of seasonality</w:t>
      </w:r>
      <w:r w:rsidR="009324AF">
        <w:t xml:space="preserve"> however</w:t>
      </w:r>
      <w:r w:rsidR="003518AE">
        <w:t xml:space="preserve">, with IRS having the most impact in highly seasonal settings, and the least impact in settings where the degree of seasonality was minimal </w:t>
      </w:r>
      <w:r w:rsidR="003518AE" w:rsidRPr="003518AE">
        <w:rPr>
          <w:b/>
          <w:bCs/>
        </w:rPr>
        <w:t>(Fig. 5C</w:t>
      </w:r>
      <w:r w:rsidR="003518AE">
        <w:t xml:space="preserve"> and </w:t>
      </w:r>
      <w:r w:rsidR="003518AE">
        <w:rPr>
          <w:b/>
          <w:bCs/>
        </w:rPr>
        <w:t>Fig. 5D)</w:t>
      </w:r>
      <w:r w:rsidR="00A5615B">
        <w:t xml:space="preserve"> – the influence of seasonality on impact was largest for bendiocarb (the insecticide with the shortest half-life), with reduction in malaria burden ranging from only </w:t>
      </w:r>
      <w:r w:rsidR="0087380F">
        <w:t>21.7</w:t>
      </w:r>
      <w:r w:rsidR="00A5615B">
        <w:t xml:space="preserve">% in the lowest seasonality setting, through to as high as </w:t>
      </w:r>
      <w:r w:rsidR="0087380F">
        <w:t>37.0</w:t>
      </w:r>
      <w:r w:rsidR="00A5615B">
        <w:t xml:space="preserve">% in the most seasonal setting, a </w:t>
      </w:r>
      <w:r w:rsidR="007559B6">
        <w:t>1.7</w:t>
      </w:r>
      <w:r w:rsidR="00A5615B">
        <w:t xml:space="preserve"> fold difference. </w:t>
      </w:r>
      <w:r w:rsidR="008A5EB3">
        <w:t xml:space="preserve">Important to note however is that achieving this impact is </w:t>
      </w:r>
      <w:r w:rsidR="007F1444">
        <w:t xml:space="preserve">dependent on optimal timing of intervention delivery relative to any seasonal peaks, which in turn requires sufficient understanding of the vector’s population dynamics and when peaks in vector density are likely to occur. </w:t>
      </w:r>
    </w:p>
    <w:p w14:paraId="22DDF110" w14:textId="68068B49" w:rsidR="003D57DD" w:rsidRDefault="003D57DD">
      <w:pPr>
        <w:rPr>
          <w:b/>
          <w:bCs/>
        </w:rPr>
      </w:pPr>
      <w:r>
        <w:rPr>
          <w:b/>
          <w:bCs/>
        </w:rPr>
        <w:t>Discussion (800-1000 words)</w:t>
      </w:r>
    </w:p>
    <w:p w14:paraId="5E1A6EAC" w14:textId="65B12C91" w:rsidR="003D57DD" w:rsidRDefault="003D57DD">
      <w:pPr>
        <w:rPr>
          <w:b/>
          <w:bCs/>
        </w:rPr>
      </w:pPr>
    </w:p>
    <w:p w14:paraId="784B82C9" w14:textId="11F4803F" w:rsidR="00B5424C" w:rsidRDefault="003D57DD">
      <w:pPr>
        <w:rPr>
          <w:b/>
          <w:bCs/>
        </w:rPr>
      </w:pPr>
      <w:r>
        <w:rPr>
          <w:b/>
          <w:bCs/>
        </w:rPr>
        <w:t>Total (~3500-4</w:t>
      </w:r>
      <w:r w:rsidR="00D81168">
        <w:rPr>
          <w:b/>
          <w:bCs/>
        </w:rPr>
        <w:t>5</w:t>
      </w:r>
      <w:r>
        <w:rPr>
          <w:b/>
          <w:bCs/>
        </w:rPr>
        <w:t>00 words)</w:t>
      </w:r>
    </w:p>
    <w:p w14:paraId="6BE8B3F2" w14:textId="4426123D" w:rsidR="00C71FE8" w:rsidRDefault="00C71FE8">
      <w:pPr>
        <w:rPr>
          <w:b/>
          <w:bCs/>
        </w:rPr>
      </w:pPr>
    </w:p>
    <w:p w14:paraId="2C420A6E" w14:textId="77777777" w:rsidR="00C71FE8" w:rsidRPr="00C71FE8" w:rsidRDefault="00C71FE8" w:rsidP="00C71FE8">
      <w:pPr>
        <w:spacing w:after="0" w:line="360" w:lineRule="auto"/>
        <w:jc w:val="both"/>
        <w:rPr>
          <w:rFonts w:asciiTheme="majorHAnsi" w:hAnsiTheme="majorHAnsi" w:cstheme="majorHAnsi"/>
          <w:b/>
          <w:sz w:val="28"/>
        </w:rPr>
      </w:pPr>
      <w:r w:rsidRPr="00C71FE8">
        <w:rPr>
          <w:rFonts w:asciiTheme="majorHAnsi" w:hAnsiTheme="majorHAnsi" w:cstheme="majorHAnsi"/>
          <w:b/>
          <w:sz w:val="28"/>
        </w:rPr>
        <w:t>Data and Code Availability</w:t>
      </w:r>
    </w:p>
    <w:p w14:paraId="7C96EE0E" w14:textId="078E46D8" w:rsidR="00C71FE8" w:rsidRPr="00C71FE8" w:rsidRDefault="00C71FE8" w:rsidP="00C72DF8">
      <w:pPr>
        <w:jc w:val="both"/>
        <w:rPr>
          <w:rFonts w:asciiTheme="majorHAnsi" w:eastAsia="Times New Roman" w:hAnsiTheme="majorHAnsi" w:cstheme="majorHAnsi"/>
          <w:lang w:eastAsia="en-GB"/>
        </w:rPr>
      </w:pPr>
      <w:r w:rsidRPr="00C71FE8">
        <w:rPr>
          <w:rFonts w:asciiTheme="majorHAnsi" w:hAnsiTheme="majorHAnsi" w:cstheme="majorHAnsi"/>
          <w:bCs/>
        </w:rPr>
        <w:t xml:space="preserve">All data collated as part of this study </w:t>
      </w:r>
      <w:r>
        <w:rPr>
          <w:rFonts w:asciiTheme="majorHAnsi" w:hAnsiTheme="majorHAnsi" w:cstheme="majorHAnsi"/>
          <w:bCs/>
        </w:rPr>
        <w:t xml:space="preserve">and the code required to reproduce these analyses can be found at the following link: </w:t>
      </w:r>
      <w:hyperlink r:id="rId12" w:history="1">
        <w:r w:rsidR="00C72DF8" w:rsidRPr="000F588D">
          <w:rPr>
            <w:rStyle w:val="Hyperlink"/>
            <w:rFonts w:asciiTheme="majorHAnsi" w:hAnsiTheme="majorHAnsi" w:cstheme="majorHAnsi"/>
            <w:bCs/>
          </w:rPr>
          <w:t>https://github.com/cwhittaker1000/stephenseasonality</w:t>
        </w:r>
      </w:hyperlink>
      <w:r w:rsidR="00C72DF8">
        <w:rPr>
          <w:rFonts w:asciiTheme="majorHAnsi" w:hAnsiTheme="majorHAnsi" w:cstheme="majorHAnsi"/>
          <w:bCs/>
        </w:rPr>
        <w:t xml:space="preserve">. </w:t>
      </w:r>
      <w:r>
        <w:rPr>
          <w:rFonts w:asciiTheme="majorHAnsi" w:hAnsiTheme="majorHAnsi" w:cstheme="majorHAnsi"/>
          <w:bCs/>
        </w:rPr>
        <w:t xml:space="preserve">A copy of the data </w:t>
      </w:r>
      <w:r w:rsidRPr="00C71FE8">
        <w:rPr>
          <w:rFonts w:asciiTheme="majorHAnsi" w:hAnsiTheme="majorHAnsi" w:cstheme="majorHAnsi"/>
          <w:bCs/>
        </w:rPr>
        <w:t xml:space="preserve">is </w:t>
      </w:r>
      <w:r>
        <w:rPr>
          <w:rFonts w:asciiTheme="majorHAnsi" w:hAnsiTheme="majorHAnsi" w:cstheme="majorHAnsi"/>
          <w:bCs/>
        </w:rPr>
        <w:t xml:space="preserve">also </w:t>
      </w:r>
      <w:r w:rsidRPr="00C71FE8">
        <w:rPr>
          <w:rFonts w:asciiTheme="majorHAnsi" w:hAnsiTheme="majorHAnsi" w:cstheme="majorHAnsi"/>
          <w:bCs/>
        </w:rPr>
        <w:t xml:space="preserve">available </w:t>
      </w:r>
      <w:r>
        <w:rPr>
          <w:rFonts w:asciiTheme="majorHAnsi" w:hAnsiTheme="majorHAnsi" w:cstheme="majorHAnsi"/>
          <w:bCs/>
        </w:rPr>
        <w:t>with the manuscript s</w:t>
      </w:r>
      <w:r w:rsidRPr="00C71FE8">
        <w:rPr>
          <w:rFonts w:asciiTheme="majorHAnsi" w:hAnsiTheme="majorHAnsi" w:cstheme="majorHAnsi"/>
          <w:bCs/>
        </w:rPr>
        <w:t>upplementary</w:t>
      </w:r>
      <w:r>
        <w:rPr>
          <w:rFonts w:asciiTheme="majorHAnsi" w:hAnsiTheme="majorHAnsi" w:cstheme="majorHAnsi"/>
          <w:bCs/>
        </w:rPr>
        <w:t xml:space="preserve"> i</w:t>
      </w:r>
      <w:r w:rsidRPr="00C71FE8">
        <w:rPr>
          <w:rFonts w:asciiTheme="majorHAnsi" w:hAnsiTheme="majorHAnsi" w:cstheme="majorHAnsi"/>
          <w:bCs/>
        </w:rPr>
        <w:t>nformation</w:t>
      </w:r>
      <w:r>
        <w:rPr>
          <w:rFonts w:asciiTheme="majorHAnsi" w:hAnsiTheme="majorHAnsi" w:cstheme="majorHAnsi"/>
          <w:bCs/>
        </w:rPr>
        <w:t xml:space="preserve">. </w:t>
      </w:r>
      <w:r w:rsidRPr="00C71FE8">
        <w:rPr>
          <w:rFonts w:asciiTheme="majorHAnsi" w:hAnsiTheme="majorHAnsi" w:cstheme="majorHAnsi"/>
          <w:bCs/>
        </w:rPr>
        <w:t xml:space="preserve">A static, archived version of the repository can be </w:t>
      </w:r>
      <w:r w:rsidRPr="00C71FE8">
        <w:rPr>
          <w:rFonts w:asciiTheme="majorHAnsi" w:eastAsia="Times New Roman" w:hAnsiTheme="majorHAnsi" w:cstheme="majorHAnsi"/>
          <w:lang w:eastAsia="en-GB"/>
        </w:rPr>
        <w:t xml:space="preserve">found via the following DOI: </w:t>
      </w:r>
      <w:commentRangeStart w:id="6"/>
      <w:r w:rsidR="00C72DF8">
        <w:rPr>
          <w:rFonts w:asciiTheme="majorHAnsi" w:hAnsiTheme="majorHAnsi" w:cstheme="majorHAnsi"/>
        </w:rPr>
        <w:t xml:space="preserve">_______ </w:t>
      </w:r>
      <w:commentRangeEnd w:id="6"/>
      <w:r w:rsidR="001C6B25">
        <w:rPr>
          <w:rStyle w:val="CommentReference"/>
        </w:rPr>
        <w:commentReference w:id="6"/>
      </w:r>
      <w:r w:rsidRPr="00C71FE8">
        <w:rPr>
          <w:rFonts w:asciiTheme="majorHAnsi" w:hAnsiTheme="majorHAnsi" w:cstheme="majorHAnsi"/>
        </w:rPr>
        <w:t xml:space="preserve">and associated GitHub Release: </w:t>
      </w:r>
      <w:commentRangeStart w:id="7"/>
      <w:r w:rsidR="00C72DF8">
        <w:rPr>
          <w:rFonts w:asciiTheme="majorHAnsi" w:hAnsiTheme="majorHAnsi" w:cstheme="majorHAnsi"/>
        </w:rPr>
        <w:t xml:space="preserve">________. </w:t>
      </w:r>
      <w:commentRangeEnd w:id="7"/>
      <w:r w:rsidR="001C6B25">
        <w:rPr>
          <w:rStyle w:val="CommentReference"/>
        </w:rPr>
        <w:commentReference w:id="7"/>
      </w:r>
    </w:p>
    <w:p w14:paraId="453795F5" w14:textId="6D8EFC6B" w:rsidR="00C71FE8" w:rsidRPr="00C71FE8" w:rsidRDefault="00C71FE8" w:rsidP="00C71FE8">
      <w:pPr>
        <w:spacing w:after="0" w:line="360" w:lineRule="auto"/>
        <w:jc w:val="both"/>
        <w:rPr>
          <w:rFonts w:asciiTheme="majorHAnsi" w:hAnsiTheme="majorHAnsi" w:cstheme="majorHAnsi"/>
          <w:b/>
          <w:sz w:val="28"/>
        </w:rPr>
      </w:pPr>
      <w:r w:rsidRPr="00C71FE8">
        <w:rPr>
          <w:rFonts w:asciiTheme="majorHAnsi" w:hAnsiTheme="majorHAnsi" w:cstheme="majorHAnsi"/>
          <w:b/>
          <w:sz w:val="28"/>
        </w:rPr>
        <w:t>Acknowledgements and Funding Sources</w:t>
      </w:r>
    </w:p>
    <w:p w14:paraId="0080B00D" w14:textId="2E0E87BF" w:rsidR="00C71FE8" w:rsidRPr="00C71FE8" w:rsidRDefault="00C71FE8" w:rsidP="00C71FE8">
      <w:pPr>
        <w:rPr>
          <w:rFonts w:asciiTheme="majorHAnsi" w:eastAsia="Times New Roman" w:hAnsiTheme="majorHAnsi" w:cstheme="majorHAnsi"/>
          <w:lang w:eastAsia="en-GB"/>
        </w:rPr>
      </w:pPr>
      <w:r w:rsidRPr="00C71FE8">
        <w:rPr>
          <w:rFonts w:asciiTheme="majorHAnsi" w:hAnsiTheme="majorHAnsi" w:cstheme="majorHAnsi"/>
          <w:bCs/>
        </w:rPr>
        <w:t xml:space="preserve">C.W. is supported by a Medical Research Council Doctoral Training Partnership PhD Studentship. SB &amp; </w:t>
      </w:r>
      <w:r w:rsidRPr="00C71FE8">
        <w:rPr>
          <w:rFonts w:asciiTheme="majorHAnsi" w:eastAsia="Times New Roman" w:hAnsiTheme="majorHAnsi" w:cstheme="majorHAnsi"/>
          <w:lang w:eastAsia="en-GB"/>
        </w:rPr>
        <w:t xml:space="preserve">AG both acknowledge grant support from the Bill and Melinda Gates Foundation. </w:t>
      </w:r>
      <w:r w:rsidR="00C72DF8" w:rsidRPr="001C6B25">
        <w:rPr>
          <w:rFonts w:asciiTheme="majorHAnsi" w:eastAsia="Times New Roman" w:hAnsiTheme="majorHAnsi" w:cstheme="majorHAnsi"/>
          <w:i/>
          <w:iCs/>
          <w:highlight w:val="yellow"/>
          <w:lang w:eastAsia="en-GB"/>
        </w:rPr>
        <w:t>-more here-</w:t>
      </w:r>
    </w:p>
    <w:p w14:paraId="63EE803E" w14:textId="77777777" w:rsidR="00C71FE8" w:rsidRPr="00C71FE8" w:rsidRDefault="00C71FE8" w:rsidP="00C71FE8">
      <w:pPr>
        <w:rPr>
          <w:rFonts w:asciiTheme="majorHAnsi" w:hAnsiTheme="majorHAnsi" w:cstheme="majorHAnsi"/>
          <w:b/>
          <w:sz w:val="28"/>
          <w:szCs w:val="28"/>
        </w:rPr>
      </w:pPr>
      <w:r w:rsidRPr="00C71FE8">
        <w:rPr>
          <w:rFonts w:asciiTheme="majorHAnsi" w:hAnsiTheme="majorHAnsi" w:cstheme="majorHAnsi"/>
          <w:b/>
          <w:sz w:val="28"/>
          <w:szCs w:val="28"/>
        </w:rPr>
        <w:t xml:space="preserve">Author Contributions </w:t>
      </w:r>
    </w:p>
    <w:p w14:paraId="4FBABA18" w14:textId="1DB99E4E" w:rsidR="00C71FE8" w:rsidRPr="00C71FE8" w:rsidRDefault="00C71FE8" w:rsidP="007517A1">
      <w:pPr>
        <w:jc w:val="both"/>
        <w:rPr>
          <w:rFonts w:asciiTheme="majorHAnsi" w:hAnsiTheme="majorHAnsi" w:cstheme="majorHAnsi"/>
        </w:rPr>
      </w:pPr>
      <w:r w:rsidRPr="00C71FE8">
        <w:rPr>
          <w:rFonts w:asciiTheme="majorHAnsi" w:hAnsiTheme="majorHAnsi" w:cstheme="majorHAnsi"/>
        </w:rPr>
        <w:t xml:space="preserve">CW and </w:t>
      </w:r>
      <w:r w:rsidR="004B29EB">
        <w:rPr>
          <w:rFonts w:asciiTheme="majorHAnsi" w:hAnsiTheme="majorHAnsi" w:cstheme="majorHAnsi"/>
        </w:rPr>
        <w:t xml:space="preserve">AH </w:t>
      </w:r>
      <w:r w:rsidRPr="00C71FE8">
        <w:rPr>
          <w:rFonts w:asciiTheme="majorHAnsi" w:hAnsiTheme="majorHAnsi" w:cstheme="majorHAnsi"/>
        </w:rPr>
        <w:t xml:space="preserve">conceived the study. </w:t>
      </w:r>
      <w:r w:rsidR="004B29EB">
        <w:rPr>
          <w:rFonts w:asciiTheme="majorHAnsi" w:hAnsiTheme="majorHAnsi" w:cstheme="majorHAnsi"/>
        </w:rPr>
        <w:t>TC, ESS</w:t>
      </w:r>
      <w:r w:rsidR="00A56BBE">
        <w:rPr>
          <w:rFonts w:asciiTheme="majorHAnsi" w:hAnsiTheme="majorHAnsi" w:cstheme="majorHAnsi"/>
        </w:rPr>
        <w:t xml:space="preserve"> and</w:t>
      </w:r>
      <w:r w:rsidR="004B29EB">
        <w:rPr>
          <w:rFonts w:asciiTheme="majorHAnsi" w:hAnsiTheme="majorHAnsi" w:cstheme="majorHAnsi"/>
        </w:rPr>
        <w:t xml:space="preserve"> SB</w:t>
      </w:r>
      <w:r w:rsidRPr="00C71FE8">
        <w:rPr>
          <w:rFonts w:asciiTheme="majorHAnsi" w:hAnsiTheme="majorHAnsi" w:cstheme="majorHAnsi"/>
        </w:rPr>
        <w:t xml:space="preserve"> contributed to the design of the study. CW carried out the systematic review</w:t>
      </w:r>
      <w:r w:rsidR="00AA3401">
        <w:rPr>
          <w:rFonts w:asciiTheme="majorHAnsi" w:hAnsiTheme="majorHAnsi" w:cstheme="majorHAnsi"/>
        </w:rPr>
        <w:t>. CW and SB developed the underlying statistical framework, with</w:t>
      </w:r>
      <w:r w:rsidRPr="00C71FE8">
        <w:rPr>
          <w:rFonts w:asciiTheme="majorHAnsi" w:hAnsiTheme="majorHAnsi" w:cstheme="majorHAnsi"/>
        </w:rPr>
        <w:t xml:space="preserve"> input </w:t>
      </w:r>
      <w:r w:rsidR="00AA3401">
        <w:rPr>
          <w:rFonts w:asciiTheme="majorHAnsi" w:hAnsiTheme="majorHAnsi" w:cstheme="majorHAnsi"/>
        </w:rPr>
        <w:t xml:space="preserve">on the analyses </w:t>
      </w:r>
      <w:r w:rsidRPr="00C71FE8">
        <w:rPr>
          <w:rFonts w:asciiTheme="majorHAnsi" w:hAnsiTheme="majorHAnsi" w:cstheme="majorHAnsi"/>
        </w:rPr>
        <w:t xml:space="preserve">from </w:t>
      </w:r>
      <w:r w:rsidR="00AA3401">
        <w:rPr>
          <w:rFonts w:asciiTheme="majorHAnsi" w:hAnsiTheme="majorHAnsi" w:cstheme="majorHAnsi"/>
        </w:rPr>
        <w:t>AH</w:t>
      </w:r>
      <w:r w:rsidR="002E0C78">
        <w:rPr>
          <w:rFonts w:asciiTheme="majorHAnsi" w:hAnsiTheme="majorHAnsi" w:cstheme="majorHAnsi"/>
        </w:rPr>
        <w:t xml:space="preserve">, </w:t>
      </w:r>
      <w:r w:rsidR="00AA3401">
        <w:rPr>
          <w:rFonts w:asciiTheme="majorHAnsi" w:hAnsiTheme="majorHAnsi" w:cstheme="majorHAnsi"/>
        </w:rPr>
        <w:t xml:space="preserve">AG, TC, </w:t>
      </w:r>
      <w:r w:rsidR="001F1E7D">
        <w:rPr>
          <w:rFonts w:asciiTheme="majorHAnsi" w:hAnsiTheme="majorHAnsi" w:cstheme="majorHAnsi"/>
        </w:rPr>
        <w:t xml:space="preserve">GCD, </w:t>
      </w:r>
      <w:r w:rsidR="00AA3401">
        <w:rPr>
          <w:rFonts w:asciiTheme="majorHAnsi" w:hAnsiTheme="majorHAnsi" w:cstheme="majorHAnsi"/>
        </w:rPr>
        <w:t>PGTW</w:t>
      </w:r>
      <w:r w:rsidR="00530406">
        <w:rPr>
          <w:rFonts w:asciiTheme="majorHAnsi" w:hAnsiTheme="majorHAnsi" w:cstheme="majorHAnsi"/>
        </w:rPr>
        <w:t>, PW</w:t>
      </w:r>
      <w:r w:rsidR="00AA3401">
        <w:rPr>
          <w:rFonts w:asciiTheme="majorHAnsi" w:hAnsiTheme="majorHAnsi" w:cstheme="majorHAnsi"/>
        </w:rPr>
        <w:t xml:space="preserve"> and </w:t>
      </w:r>
      <w:r w:rsidR="00FE5964">
        <w:rPr>
          <w:rFonts w:asciiTheme="majorHAnsi" w:hAnsiTheme="majorHAnsi" w:cstheme="majorHAnsi"/>
        </w:rPr>
        <w:t>ESS</w:t>
      </w:r>
      <w:r w:rsidR="001F1E7D">
        <w:rPr>
          <w:rFonts w:asciiTheme="majorHAnsi" w:hAnsiTheme="majorHAnsi" w:cstheme="majorHAnsi"/>
        </w:rPr>
        <w:t xml:space="preserve">. </w:t>
      </w:r>
      <w:r w:rsidRPr="00C71FE8">
        <w:rPr>
          <w:rFonts w:asciiTheme="majorHAnsi" w:hAnsiTheme="majorHAnsi" w:cstheme="majorHAnsi"/>
        </w:rPr>
        <w:t xml:space="preserve">CW wrote the </w:t>
      </w:r>
      <w:r w:rsidR="002F2D6F">
        <w:rPr>
          <w:rFonts w:asciiTheme="majorHAnsi" w:hAnsiTheme="majorHAnsi" w:cstheme="majorHAnsi"/>
        </w:rPr>
        <w:t xml:space="preserve">first draft </w:t>
      </w:r>
      <w:r w:rsidRPr="00C71FE8">
        <w:rPr>
          <w:rFonts w:asciiTheme="majorHAnsi" w:hAnsiTheme="majorHAnsi" w:cstheme="majorHAnsi"/>
        </w:rPr>
        <w:t xml:space="preserve">manuscript, with </w:t>
      </w:r>
      <w:r w:rsidR="007517A1">
        <w:rPr>
          <w:rFonts w:asciiTheme="majorHAnsi" w:hAnsiTheme="majorHAnsi" w:cstheme="majorHAnsi"/>
        </w:rPr>
        <w:t xml:space="preserve">all authors providing feedback and suggestions during manuscript drafting. </w:t>
      </w:r>
      <w:r w:rsidRPr="00C71FE8">
        <w:rPr>
          <w:rFonts w:asciiTheme="majorHAnsi" w:hAnsiTheme="majorHAnsi" w:cstheme="majorHAnsi"/>
        </w:rPr>
        <w:t>All authors approved the final version of the manuscript.</w:t>
      </w:r>
    </w:p>
    <w:p w14:paraId="039675B8" w14:textId="77777777" w:rsidR="00C71FE8" w:rsidRDefault="00C71FE8">
      <w:pPr>
        <w:rPr>
          <w:b/>
          <w:bCs/>
        </w:rPr>
      </w:pPr>
    </w:p>
    <w:p w14:paraId="0C164E89" w14:textId="58DB2529" w:rsidR="00715D71" w:rsidRDefault="00715D71">
      <w:pPr>
        <w:rPr>
          <w:b/>
          <w:bCs/>
        </w:rPr>
      </w:pPr>
      <w:r>
        <w:rPr>
          <w:b/>
          <w:bCs/>
        </w:rPr>
        <w:br w:type="page"/>
      </w:r>
    </w:p>
    <w:p w14:paraId="6A2D8A1B" w14:textId="6F62E566" w:rsidR="00AE7672" w:rsidRDefault="00AE7672">
      <w:pPr>
        <w:rPr>
          <w:b/>
          <w:bCs/>
        </w:rPr>
      </w:pPr>
    </w:p>
    <w:p w14:paraId="72A0D24E" w14:textId="5C565744" w:rsidR="005250E3" w:rsidRDefault="005250E3">
      <w:pPr>
        <w:rPr>
          <w:b/>
          <w:bCs/>
        </w:rPr>
      </w:pPr>
    </w:p>
    <w:p w14:paraId="775EB1D4" w14:textId="7AFEE3B5" w:rsidR="005250E3" w:rsidRDefault="005250E3">
      <w:pPr>
        <w:rPr>
          <w:b/>
          <w:bCs/>
        </w:rPr>
      </w:pPr>
    </w:p>
    <w:p w14:paraId="1F7292B0" w14:textId="77777777" w:rsidR="005250E3" w:rsidRDefault="005250E3">
      <w:pPr>
        <w:rPr>
          <w:b/>
          <w:bCs/>
        </w:rPr>
      </w:pPr>
    </w:p>
    <w:p w14:paraId="64D34EBD" w14:textId="18C78437" w:rsidR="00B5424C" w:rsidRDefault="0018490A" w:rsidP="0018490A">
      <w:pPr>
        <w:rPr>
          <w:b/>
          <w:bCs/>
        </w:rPr>
      </w:pPr>
      <w:r>
        <w:rPr>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877435"/>
                    </a:xfrm>
                    <a:prstGeom prst="rect">
                      <a:avLst/>
                    </a:prstGeom>
                  </pic:spPr>
                </pic:pic>
              </a:graphicData>
            </a:graphic>
          </wp:inline>
        </w:drawing>
      </w:r>
    </w:p>
    <w:p w14:paraId="1832B4B1" w14:textId="32015708" w:rsidR="00034EBB" w:rsidRPr="009E5744" w:rsidRDefault="00307E18" w:rsidP="0082634D">
      <w:pPr>
        <w:jc w:val="both"/>
      </w:pPr>
      <w:r>
        <w:rPr>
          <w:b/>
          <w:bCs/>
        </w:rPr>
        <w:t xml:space="preserve">Figure 1: </w:t>
      </w:r>
      <w:r w:rsidR="006671C6">
        <w:rPr>
          <w:b/>
          <w:bCs/>
        </w:rPr>
        <w:t xml:space="preserve">Sources and Locations of </w:t>
      </w:r>
      <w:r w:rsidR="006671C6">
        <w:rPr>
          <w:b/>
          <w:bCs/>
          <w:i/>
          <w:iCs/>
        </w:rPr>
        <w:t xml:space="preserve">Anopheles </w:t>
      </w:r>
      <w:proofErr w:type="spellStart"/>
      <w:r w:rsidR="006671C6">
        <w:rPr>
          <w:b/>
          <w:bCs/>
          <w:i/>
          <w:iCs/>
        </w:rPr>
        <w:t>stephensi</w:t>
      </w:r>
      <w:proofErr w:type="spellEnd"/>
      <w:r w:rsidR="006671C6">
        <w:rPr>
          <w:b/>
          <w:bCs/>
        </w:rPr>
        <w:t xml:space="preserve"> Time-Series Data and Examples for Each Country. </w:t>
      </w:r>
      <w:r w:rsidR="0018490A" w:rsidRPr="0018490A">
        <w:rPr>
          <w:b/>
          <w:bCs/>
        </w:rPr>
        <w:t>(A)</w:t>
      </w:r>
      <w:r w:rsidR="0018490A">
        <w:t xml:space="preserve"> </w:t>
      </w:r>
      <w:r w:rsidR="00034EBB">
        <w:t>Map of the geographical range over which collated time-series had been carried out in</w:t>
      </w:r>
      <w:r w:rsidR="001D07A0">
        <w:t>, with countries where studies had been carried out in highlighted in light grey, and</w:t>
      </w:r>
      <w:r w:rsidR="0018490A">
        <w:t xml:space="preserve"> the locations of individual studies indicated by points, coloured according to the country they were carried out in</w:t>
      </w:r>
      <w:r w:rsidR="001D07A0">
        <w:t xml:space="preserve"> (</w:t>
      </w:r>
      <w:r w:rsidR="0018490A">
        <w:t xml:space="preserve">Afghanistan </w:t>
      </w:r>
      <w:r w:rsidR="001D07A0">
        <w:t xml:space="preserve">= </w:t>
      </w:r>
      <w:r w:rsidR="00034EBB">
        <w:t xml:space="preserve">red, Djibouti </w:t>
      </w:r>
      <w:r w:rsidR="001D07A0">
        <w:t xml:space="preserve">= </w:t>
      </w:r>
      <w:r w:rsidR="00034EBB">
        <w:t xml:space="preserve">yellow, India </w:t>
      </w:r>
      <w:r w:rsidR="001D07A0">
        <w:t xml:space="preserve">= </w:t>
      </w:r>
      <w:r w:rsidR="00034EBB">
        <w:t xml:space="preserve">green, Iran </w:t>
      </w:r>
      <w:r w:rsidR="001D07A0">
        <w:t xml:space="preserve">= </w:t>
      </w:r>
      <w:r w:rsidR="00034EBB">
        <w:t xml:space="preserve">turquoise, Myanmar </w:t>
      </w:r>
      <w:r w:rsidR="001D07A0">
        <w:t xml:space="preserve">= </w:t>
      </w:r>
      <w:r w:rsidR="00034EBB">
        <w:t xml:space="preserve">blue and Pakistan </w:t>
      </w:r>
      <w:r w:rsidR="001D07A0">
        <w:t xml:space="preserve">= </w:t>
      </w:r>
      <w:r w:rsidR="00034EBB">
        <w:t xml:space="preserve">pink). </w:t>
      </w:r>
      <w:r w:rsidR="00877A28">
        <w:rPr>
          <w:b/>
          <w:bCs/>
        </w:rPr>
        <w:t>(B)</w:t>
      </w:r>
      <w:r w:rsidR="009E5744">
        <w:rPr>
          <w:b/>
          <w:bCs/>
        </w:rPr>
        <w:t xml:space="preserve"> </w:t>
      </w:r>
      <w:r w:rsidR="009E5744">
        <w:t xml:space="preserve">Example </w:t>
      </w:r>
      <w:r w:rsidR="009E5744">
        <w:rPr>
          <w:i/>
          <w:iCs/>
        </w:rPr>
        <w:t xml:space="preserve">Anopheles </w:t>
      </w:r>
      <w:proofErr w:type="spellStart"/>
      <w:r w:rsidR="009E5744" w:rsidRPr="009E5744">
        <w:rPr>
          <w:i/>
          <w:iCs/>
        </w:rPr>
        <w:t>stephensi</w:t>
      </w:r>
      <w:proofErr w:type="spellEnd"/>
      <w:r w:rsidR="009E5744">
        <w:t xml:space="preserve"> </w:t>
      </w:r>
      <w:r w:rsidR="009E5744" w:rsidRPr="009E5744">
        <w:t>time</w:t>
      </w:r>
      <w:r w:rsidR="009E5744">
        <w:t xml:space="preserve">-series from each country, with the empirical monthly mosquito catch (black points) and fitted gaussian process curves (mean = coloured line, ribbon = 95% Bayesian Credible Interval) for each, coloured according to country. The x-axis indicates the month </w:t>
      </w:r>
      <w:r w:rsidR="00034CCC">
        <w:t>of sampling, the y-axis normalised annual vector density (</w:t>
      </w:r>
      <w:proofErr w:type="gramStart"/>
      <w:r w:rsidR="00034CCC">
        <w:t>i.e.</w:t>
      </w:r>
      <w:proofErr w:type="gramEnd"/>
      <w:r w:rsidR="00034CCC">
        <w:t xml:space="preserve"> arbitrary units). </w:t>
      </w:r>
    </w:p>
    <w:p w14:paraId="13E4501E" w14:textId="77777777" w:rsidR="005250E3" w:rsidRDefault="00B5424C">
      <w:pPr>
        <w:rPr>
          <w:b/>
          <w:bCs/>
        </w:rPr>
      </w:pPr>
      <w:r>
        <w:rPr>
          <w:b/>
          <w:bCs/>
        </w:rPr>
        <w:br w:type="page"/>
      </w:r>
    </w:p>
    <w:p w14:paraId="785C9333" w14:textId="59A19057" w:rsidR="005250E3" w:rsidRDefault="005250E3">
      <w:pPr>
        <w:rPr>
          <w:b/>
          <w:bCs/>
        </w:rPr>
      </w:pPr>
    </w:p>
    <w:p w14:paraId="262B44E8" w14:textId="17F4925F" w:rsidR="005250E3" w:rsidRDefault="005250E3">
      <w:pPr>
        <w:rPr>
          <w:b/>
          <w:bCs/>
        </w:rPr>
      </w:pPr>
    </w:p>
    <w:p w14:paraId="1C9FF6D8" w14:textId="1F3B3629" w:rsidR="005250E3" w:rsidRDefault="005250E3">
      <w:pPr>
        <w:rPr>
          <w:b/>
          <w:bCs/>
        </w:rPr>
      </w:pPr>
    </w:p>
    <w:p w14:paraId="3D997B77" w14:textId="44DAD207" w:rsidR="005250E3" w:rsidRDefault="005250E3">
      <w:pPr>
        <w:rPr>
          <w:b/>
          <w:bCs/>
        </w:rPr>
      </w:pPr>
    </w:p>
    <w:p w14:paraId="19B822F9" w14:textId="7AE69982" w:rsidR="005250E3" w:rsidRDefault="005250E3">
      <w:pPr>
        <w:rPr>
          <w:b/>
          <w:bCs/>
        </w:rPr>
      </w:pPr>
    </w:p>
    <w:p w14:paraId="68614D57" w14:textId="77777777" w:rsidR="007D65B2" w:rsidRDefault="007D65B2">
      <w:pPr>
        <w:rPr>
          <w:b/>
          <w:bCs/>
        </w:rPr>
      </w:pPr>
    </w:p>
    <w:p w14:paraId="3750CA6A" w14:textId="0FDD0211" w:rsidR="005250E3" w:rsidRDefault="008A65B1">
      <w:pPr>
        <w:rPr>
          <w:b/>
          <w:bCs/>
        </w:rPr>
      </w:pPr>
      <w:r>
        <w:rPr>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47035"/>
                    </a:xfrm>
                    <a:prstGeom prst="rect">
                      <a:avLst/>
                    </a:prstGeom>
                  </pic:spPr>
                </pic:pic>
              </a:graphicData>
            </a:graphic>
          </wp:inline>
        </w:drawing>
      </w:r>
    </w:p>
    <w:p w14:paraId="332AE440" w14:textId="0599CC94" w:rsidR="008A65B1" w:rsidRPr="008A65B1" w:rsidRDefault="005250E3" w:rsidP="006F2729">
      <w:pPr>
        <w:jc w:val="both"/>
        <w:rPr>
          <w:rFonts w:asciiTheme="majorHAnsi" w:hAnsiTheme="majorHAnsi" w:cstheme="majorHAnsi"/>
        </w:rPr>
      </w:pPr>
      <w:r w:rsidRPr="008A65B1">
        <w:rPr>
          <w:rFonts w:asciiTheme="majorHAnsi" w:hAnsiTheme="majorHAnsi" w:cstheme="majorHAnsi"/>
          <w:b/>
          <w:bCs/>
        </w:rPr>
        <w:t xml:space="preserve">Figure 2: </w:t>
      </w:r>
      <w:r w:rsidR="00202DFB" w:rsidRPr="008A65B1">
        <w:rPr>
          <w:rFonts w:asciiTheme="majorHAnsi" w:hAnsiTheme="majorHAnsi" w:cstheme="majorHAnsi"/>
          <w:b/>
          <w:bCs/>
        </w:rPr>
        <w:t xml:space="preserve">Characterisation and Clustering to </w:t>
      </w:r>
      <w:r w:rsidR="00626CBA" w:rsidRPr="008A65B1">
        <w:rPr>
          <w:rFonts w:asciiTheme="majorHAnsi" w:hAnsiTheme="majorHAnsi" w:cstheme="majorHAnsi"/>
          <w:b/>
          <w:bCs/>
        </w:rPr>
        <w:t>I</w:t>
      </w:r>
      <w:r w:rsidR="00202DFB" w:rsidRPr="008A65B1">
        <w:rPr>
          <w:rFonts w:asciiTheme="majorHAnsi" w:hAnsiTheme="majorHAnsi" w:cstheme="majorHAnsi"/>
          <w:b/>
          <w:bCs/>
        </w:rPr>
        <w:t xml:space="preserve">dentify Time-Series </w:t>
      </w:r>
      <w:r w:rsidR="00626CBA" w:rsidRPr="008A65B1">
        <w:rPr>
          <w:rFonts w:asciiTheme="majorHAnsi" w:hAnsiTheme="majorHAnsi" w:cstheme="majorHAnsi"/>
          <w:b/>
          <w:bCs/>
        </w:rPr>
        <w:t>with</w:t>
      </w:r>
      <w:r w:rsidR="00202DFB" w:rsidRPr="008A65B1">
        <w:rPr>
          <w:rFonts w:asciiTheme="majorHAnsi" w:hAnsiTheme="majorHAnsi" w:cstheme="majorHAnsi"/>
          <w:b/>
          <w:bCs/>
        </w:rPr>
        <w:t xml:space="preserve"> Similar Temporal Properties</w:t>
      </w:r>
      <w:r w:rsidR="00036CA2" w:rsidRPr="008A65B1">
        <w:rPr>
          <w:rFonts w:asciiTheme="majorHAnsi" w:hAnsiTheme="majorHAnsi" w:cstheme="majorHAnsi"/>
          <w:b/>
          <w:bCs/>
        </w:rPr>
        <w:t>.</w:t>
      </w:r>
      <w:r w:rsidR="008A65B1" w:rsidRPr="008A65B1">
        <w:rPr>
          <w:rFonts w:asciiTheme="majorHAnsi" w:hAnsiTheme="majorHAnsi" w:cstheme="majorHAnsi"/>
          <w:b/>
          <w:bCs/>
        </w:rPr>
        <w:t xml:space="preserve"> (A)</w:t>
      </w:r>
      <w:r w:rsidR="008A65B1" w:rsidRPr="008A65B1">
        <w:rPr>
          <w:rFonts w:asciiTheme="majorHAnsi" w:hAnsiTheme="majorHAnsi" w:cstheme="majorHAnsi"/>
        </w:rPr>
        <w:t xml:space="preserve"> Results of </w:t>
      </w:r>
      <w:r w:rsidR="008A65B1">
        <w:rPr>
          <w:rFonts w:asciiTheme="majorHAnsi" w:hAnsiTheme="majorHAnsi" w:cstheme="majorHAnsi"/>
        </w:rPr>
        <w:t>principal components analysis (PCA)</w:t>
      </w:r>
      <w:r w:rsidR="008A65B1" w:rsidRPr="008A65B1">
        <w:rPr>
          <w:rFonts w:asciiTheme="majorHAnsi" w:hAnsiTheme="majorHAnsi" w:cstheme="majorHAnsi"/>
        </w:rPr>
        <w:t xml:space="preserve"> and k-means clustering for </w:t>
      </w:r>
      <w:r w:rsidR="008A65B1">
        <w:rPr>
          <w:rFonts w:asciiTheme="majorHAnsi" w:hAnsiTheme="majorHAnsi" w:cstheme="majorHAnsi"/>
        </w:rPr>
        <w:t>2</w:t>
      </w:r>
      <w:r w:rsidR="008A65B1" w:rsidRPr="008A65B1">
        <w:rPr>
          <w:rFonts w:asciiTheme="majorHAnsi" w:hAnsiTheme="majorHAnsi" w:cstheme="majorHAnsi"/>
        </w:rPr>
        <w:t xml:space="preserve"> clusters. Point</w:t>
      </w:r>
      <w:r w:rsidR="008A65B1">
        <w:rPr>
          <w:rFonts w:asciiTheme="majorHAnsi" w:hAnsiTheme="majorHAnsi" w:cstheme="majorHAnsi"/>
        </w:rPr>
        <w:t>s indicate individual time-series, with point</w:t>
      </w:r>
      <w:r w:rsidR="008A65B1" w:rsidRPr="008A65B1">
        <w:rPr>
          <w:rFonts w:asciiTheme="majorHAnsi" w:hAnsiTheme="majorHAnsi" w:cstheme="majorHAnsi"/>
        </w:rPr>
        <w:t xml:space="preserve"> colour </w:t>
      </w:r>
      <w:r w:rsidR="008A65B1">
        <w:rPr>
          <w:rFonts w:asciiTheme="majorHAnsi" w:hAnsiTheme="majorHAnsi" w:cstheme="majorHAnsi"/>
        </w:rPr>
        <w:t xml:space="preserve">indicating </w:t>
      </w:r>
      <w:r w:rsidR="008A65B1" w:rsidRPr="008A65B1">
        <w:rPr>
          <w:rFonts w:asciiTheme="majorHAnsi" w:hAnsiTheme="majorHAnsi" w:cstheme="majorHAnsi"/>
        </w:rPr>
        <w:t>cluster membership</w:t>
      </w:r>
      <w:r w:rsidR="008A65B1">
        <w:rPr>
          <w:rFonts w:asciiTheme="majorHAnsi" w:hAnsiTheme="majorHAnsi" w:cstheme="majorHAnsi"/>
        </w:rPr>
        <w:t>. E</w:t>
      </w:r>
      <w:r w:rsidR="008A65B1" w:rsidRPr="008A65B1">
        <w:rPr>
          <w:rFonts w:asciiTheme="majorHAnsi" w:hAnsiTheme="majorHAnsi" w:cstheme="majorHAnsi"/>
        </w:rPr>
        <w:t>llipsoids demarcate the 75</w:t>
      </w:r>
      <w:r w:rsidR="008A65B1" w:rsidRPr="008A65B1">
        <w:rPr>
          <w:rFonts w:asciiTheme="majorHAnsi" w:hAnsiTheme="majorHAnsi" w:cstheme="majorHAnsi"/>
          <w:vertAlign w:val="superscript"/>
        </w:rPr>
        <w:t>th</w:t>
      </w:r>
      <w:r w:rsidR="008A65B1" w:rsidRPr="008A65B1">
        <w:rPr>
          <w:rFonts w:asciiTheme="majorHAnsi" w:hAnsiTheme="majorHAnsi" w:cstheme="majorHAnsi"/>
        </w:rPr>
        <w:t xml:space="preserve"> quantile of the density associated with each cluster.</w:t>
      </w:r>
      <w:r w:rsidR="008A65B1">
        <w:rPr>
          <w:rFonts w:asciiTheme="majorHAnsi" w:hAnsiTheme="majorHAnsi" w:cstheme="majorHAnsi"/>
        </w:rPr>
        <w:t xml:space="preserve"> Principal components 1 and 2 are plotted, together explaining 69% of the total variation in temporal properties across the time-series. </w:t>
      </w:r>
      <w:r w:rsidR="00CA182D" w:rsidRPr="008A65B1">
        <w:rPr>
          <w:rFonts w:asciiTheme="majorHAnsi" w:hAnsiTheme="majorHAnsi" w:cstheme="majorHAnsi"/>
          <w:b/>
        </w:rPr>
        <w:t>(</w:t>
      </w:r>
      <w:r w:rsidR="00CA182D">
        <w:rPr>
          <w:rFonts w:asciiTheme="majorHAnsi" w:hAnsiTheme="majorHAnsi" w:cstheme="majorHAnsi"/>
          <w:b/>
        </w:rPr>
        <w:t>B</w:t>
      </w:r>
      <w:r w:rsidR="00CA182D" w:rsidRPr="008A65B1">
        <w:rPr>
          <w:rFonts w:asciiTheme="majorHAnsi" w:hAnsiTheme="majorHAnsi" w:cstheme="majorHAnsi"/>
          <w:b/>
        </w:rPr>
        <w:t>)</w:t>
      </w:r>
      <w:r w:rsidR="00CA182D" w:rsidRPr="008A65B1">
        <w:rPr>
          <w:rFonts w:asciiTheme="majorHAnsi" w:hAnsiTheme="majorHAnsi" w:cstheme="majorHAnsi"/>
        </w:rPr>
        <w:t xml:space="preserve"> Time-series belonging to each cluster. Pale lines represent individual time-series, brighter line the mean of all the time-series belonging to that cluster</w:t>
      </w:r>
      <w:r w:rsidR="00CA182D">
        <w:rPr>
          <w:rFonts w:asciiTheme="majorHAnsi" w:hAnsiTheme="majorHAnsi" w:cstheme="majorHAnsi"/>
        </w:rPr>
        <w:t xml:space="preserve"> </w:t>
      </w:r>
      <w:r w:rsidR="009E403E">
        <w:rPr>
          <w:rFonts w:asciiTheme="majorHAnsi" w:hAnsiTheme="majorHAnsi" w:cstheme="majorHAnsi"/>
        </w:rPr>
        <w:t xml:space="preserve">– in </w:t>
      </w:r>
      <w:r w:rsidR="00CA182D">
        <w:rPr>
          <w:rFonts w:asciiTheme="majorHAnsi" w:hAnsiTheme="majorHAnsi" w:cstheme="majorHAnsi"/>
        </w:rPr>
        <w:t xml:space="preserve">all cases vector density is normalised </w:t>
      </w:r>
      <w:r w:rsidR="009E403E">
        <w:rPr>
          <w:rFonts w:asciiTheme="majorHAnsi" w:hAnsiTheme="majorHAnsi" w:cstheme="majorHAnsi"/>
        </w:rPr>
        <w:t xml:space="preserve">to sum to 1 over the course of the year, </w:t>
      </w:r>
      <w:r w:rsidR="00CA182D">
        <w:rPr>
          <w:rFonts w:asciiTheme="majorHAnsi" w:hAnsiTheme="majorHAnsi" w:cstheme="majorHAnsi"/>
        </w:rPr>
        <w:t xml:space="preserve">and time-standardised so that </w:t>
      </w:r>
      <w:r w:rsidR="009E403E">
        <w:rPr>
          <w:rFonts w:asciiTheme="majorHAnsi" w:hAnsiTheme="majorHAnsi" w:cstheme="majorHAnsi"/>
        </w:rPr>
        <w:t xml:space="preserve">the highest </w:t>
      </w:r>
      <w:r w:rsidR="001C2B58">
        <w:rPr>
          <w:rFonts w:asciiTheme="majorHAnsi" w:hAnsiTheme="majorHAnsi" w:cstheme="majorHAnsi"/>
        </w:rPr>
        <w:t xml:space="preserve">vector density for each time-series is arbitrarily set to occur at month 7. </w:t>
      </w:r>
      <w:r w:rsidR="008A65B1" w:rsidRPr="008A65B1">
        <w:rPr>
          <w:rFonts w:asciiTheme="majorHAnsi" w:hAnsiTheme="majorHAnsi" w:cstheme="majorHAnsi"/>
          <w:b/>
          <w:bCs/>
        </w:rPr>
        <w:t>(</w:t>
      </w:r>
      <w:r w:rsidR="00CA182D">
        <w:rPr>
          <w:rFonts w:asciiTheme="majorHAnsi" w:hAnsiTheme="majorHAnsi" w:cstheme="majorHAnsi"/>
          <w:b/>
          <w:bCs/>
        </w:rPr>
        <w:t>C</w:t>
      </w:r>
      <w:r w:rsidR="008A65B1" w:rsidRPr="008A65B1">
        <w:rPr>
          <w:rFonts w:asciiTheme="majorHAnsi" w:hAnsiTheme="majorHAnsi" w:cstheme="majorHAnsi"/>
          <w:b/>
          <w:bCs/>
        </w:rPr>
        <w:t xml:space="preserve">) </w:t>
      </w:r>
      <w:r w:rsidR="008A65B1" w:rsidRPr="008A65B1">
        <w:rPr>
          <w:rFonts w:asciiTheme="majorHAnsi" w:hAnsiTheme="majorHAnsi" w:cstheme="majorHAnsi"/>
        </w:rPr>
        <w:t>Boxplot</w:t>
      </w:r>
      <w:r w:rsidR="002439B4">
        <w:rPr>
          <w:rFonts w:asciiTheme="majorHAnsi" w:hAnsiTheme="majorHAnsi" w:cstheme="majorHAnsi"/>
        </w:rPr>
        <w:t xml:space="preserve">s of the percentage of annual total mosquito catch (top) and annual total rainfall (bottom) </w:t>
      </w:r>
      <w:r w:rsidR="008A65B1" w:rsidRPr="008A65B1">
        <w:rPr>
          <w:rFonts w:asciiTheme="majorHAnsi" w:hAnsiTheme="majorHAnsi" w:cstheme="majorHAnsi"/>
        </w:rPr>
        <w:t xml:space="preserve">for each time-series. Rainfall data </w:t>
      </w:r>
      <w:r w:rsidR="008F1AFA">
        <w:rPr>
          <w:rFonts w:asciiTheme="majorHAnsi" w:hAnsiTheme="majorHAnsi" w:cstheme="majorHAnsi"/>
        </w:rPr>
        <w:t xml:space="preserve">comes </w:t>
      </w:r>
      <w:r w:rsidR="008A65B1" w:rsidRPr="008A65B1">
        <w:rPr>
          <w:rFonts w:asciiTheme="majorHAnsi" w:hAnsiTheme="majorHAnsi" w:cstheme="majorHAnsi"/>
        </w:rPr>
        <w:t xml:space="preserve">from </w:t>
      </w:r>
      <w:r w:rsidR="008F1AFA">
        <w:rPr>
          <w:rFonts w:asciiTheme="majorHAnsi" w:hAnsiTheme="majorHAnsi" w:cstheme="majorHAnsi"/>
        </w:rPr>
        <w:t xml:space="preserve">the </w:t>
      </w:r>
      <w:r w:rsidR="008A65B1" w:rsidRPr="008A65B1">
        <w:rPr>
          <w:rFonts w:asciiTheme="majorHAnsi" w:hAnsiTheme="majorHAnsi" w:cstheme="majorHAnsi"/>
          <w:i/>
          <w:iCs/>
        </w:rPr>
        <w:t xml:space="preserve">CHIRPS </w:t>
      </w:r>
      <w:r w:rsidR="008A65B1" w:rsidRPr="008F1AFA">
        <w:rPr>
          <w:rFonts w:asciiTheme="majorHAnsi" w:hAnsiTheme="majorHAnsi" w:cstheme="majorHAnsi"/>
        </w:rPr>
        <w:t>dataset</w:t>
      </w:r>
      <w:r w:rsidR="008A65B1" w:rsidRPr="008A65B1">
        <w:rPr>
          <w:rFonts w:asciiTheme="majorHAnsi" w:hAnsiTheme="majorHAnsi" w:cstheme="majorHAnsi"/>
        </w:rPr>
        <w:fldChar w:fldCharType="begin" w:fldLock="1"/>
      </w:r>
      <w:r w:rsidR="008A65B1" w:rsidRPr="008A65B1">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8A65B1">
        <w:rPr>
          <w:rFonts w:asciiTheme="majorHAnsi" w:hAnsiTheme="majorHAnsi" w:cstheme="majorHAnsi"/>
        </w:rPr>
        <w:fldChar w:fldCharType="separate"/>
      </w:r>
      <w:r w:rsidR="008A65B1" w:rsidRPr="008A65B1">
        <w:rPr>
          <w:rFonts w:asciiTheme="majorHAnsi" w:hAnsiTheme="majorHAnsi" w:cstheme="majorHAnsi"/>
          <w:noProof/>
          <w:vertAlign w:val="superscript"/>
        </w:rPr>
        <w:t>37</w:t>
      </w:r>
      <w:r w:rsidR="008A65B1" w:rsidRPr="008A65B1">
        <w:rPr>
          <w:rFonts w:asciiTheme="majorHAnsi" w:hAnsiTheme="majorHAnsi" w:cstheme="majorHAnsi"/>
        </w:rPr>
        <w:fldChar w:fldCharType="end"/>
      </w:r>
      <w:r w:rsidR="008A65B1" w:rsidRPr="008A65B1">
        <w:rPr>
          <w:rFonts w:asciiTheme="majorHAnsi" w:hAnsiTheme="majorHAnsi" w:cstheme="majorHAnsi"/>
        </w:rPr>
        <w:t xml:space="preserve"> </w:t>
      </w:r>
      <w:r w:rsidR="008F1AFA">
        <w:rPr>
          <w:rFonts w:asciiTheme="majorHAnsi" w:hAnsiTheme="majorHAnsi" w:cstheme="majorHAnsi"/>
        </w:rPr>
        <w:t xml:space="preserve">and </w:t>
      </w:r>
      <w:r w:rsidR="008A65B1" w:rsidRPr="008A65B1">
        <w:rPr>
          <w:rFonts w:asciiTheme="majorHAnsi" w:hAnsiTheme="majorHAnsi" w:cstheme="majorHAnsi"/>
        </w:rPr>
        <w:t>is specific to study location and time-period. Each point indicates an individual time-series</w:t>
      </w:r>
      <w:r w:rsidR="00CA182D">
        <w:rPr>
          <w:rFonts w:asciiTheme="majorHAnsi" w:hAnsiTheme="majorHAnsi" w:cstheme="majorHAnsi"/>
        </w:rPr>
        <w:t>.</w:t>
      </w:r>
    </w:p>
    <w:p w14:paraId="635EB5B8" w14:textId="5D3E1102" w:rsidR="00B5424C" w:rsidRDefault="00AE7672">
      <w:pPr>
        <w:rPr>
          <w:b/>
          <w:bCs/>
        </w:rPr>
      </w:pPr>
      <w:r>
        <w:rPr>
          <w:b/>
          <w:bCs/>
        </w:rPr>
        <w:br w:type="page"/>
      </w:r>
    </w:p>
    <w:p w14:paraId="311F6E3E" w14:textId="3B6081B6" w:rsidR="00274F52" w:rsidRDefault="00274F52">
      <w:pPr>
        <w:rPr>
          <w:b/>
          <w:bCs/>
        </w:rPr>
      </w:pPr>
    </w:p>
    <w:p w14:paraId="005CFBFD" w14:textId="672B6D6A" w:rsidR="00274F52" w:rsidRDefault="00274F52">
      <w:pPr>
        <w:rPr>
          <w:b/>
          <w:bCs/>
        </w:rPr>
      </w:pPr>
    </w:p>
    <w:p w14:paraId="1EC9748A" w14:textId="0816ADAF" w:rsidR="00274F52" w:rsidRDefault="00274F52">
      <w:pPr>
        <w:rPr>
          <w:b/>
          <w:bCs/>
        </w:rPr>
      </w:pPr>
    </w:p>
    <w:p w14:paraId="11147AE5" w14:textId="77777777" w:rsidR="0071471F" w:rsidRDefault="0071471F">
      <w:pPr>
        <w:rPr>
          <w:b/>
          <w:bCs/>
        </w:rPr>
      </w:pPr>
    </w:p>
    <w:p w14:paraId="61CAF670" w14:textId="7899EAC7" w:rsidR="00274F52" w:rsidRDefault="00D228A6">
      <w:pPr>
        <w:rPr>
          <w:b/>
          <w:bCs/>
        </w:rPr>
      </w:pPr>
      <w:r>
        <w:rPr>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870960"/>
                    </a:xfrm>
                    <a:prstGeom prst="rect">
                      <a:avLst/>
                    </a:prstGeom>
                  </pic:spPr>
                </pic:pic>
              </a:graphicData>
            </a:graphic>
          </wp:inline>
        </w:drawing>
      </w:r>
    </w:p>
    <w:p w14:paraId="6B75E0AB" w14:textId="63F25307" w:rsidR="00D228A6" w:rsidRPr="00FE685A" w:rsidRDefault="00A565CC" w:rsidP="00D228A6">
      <w:pPr>
        <w:jc w:val="both"/>
      </w:pPr>
      <w:r w:rsidRPr="00A565CC">
        <w:rPr>
          <w:b/>
          <w:bCs/>
        </w:rPr>
        <w:t>Figure 3:</w:t>
      </w:r>
      <w:r>
        <w:rPr>
          <w:b/>
          <w:bCs/>
        </w:rPr>
        <w:t xml:space="preserve"> </w:t>
      </w:r>
      <w:r w:rsidR="002B48F3">
        <w:rPr>
          <w:b/>
          <w:bCs/>
        </w:rPr>
        <w:t xml:space="preserve">Random Forest Prediction of Temporal Cluster Membership. </w:t>
      </w:r>
      <w:r w:rsidR="002B48F3">
        <w:t>A random</w:t>
      </w:r>
      <w:r w:rsidR="002B04D5">
        <w:t xml:space="preserve"> </w:t>
      </w:r>
      <w:r w:rsidR="002B48F3">
        <w:t>forest</w:t>
      </w:r>
      <w:r w:rsidR="002B04D5">
        <w:t>-</w:t>
      </w:r>
      <w:r w:rsidR="002B48F3">
        <w:t xml:space="preserve">based </w:t>
      </w:r>
      <w:r w:rsidR="002B04D5">
        <w:t xml:space="preserve">classification modelling </w:t>
      </w:r>
      <w:r w:rsidR="002B48F3">
        <w:t xml:space="preserve">framework was used to predict membership </w:t>
      </w:r>
      <w:r w:rsidR="002B04D5">
        <w:t xml:space="preserve">of the temporal cluster (either Cluster 1 or Cluster 2, as defined in </w:t>
      </w:r>
      <w:r w:rsidR="002B04D5" w:rsidRPr="002B04D5">
        <w:rPr>
          <w:b/>
          <w:bCs/>
        </w:rPr>
        <w:t>Fig</w:t>
      </w:r>
      <w:r w:rsidR="002B04D5">
        <w:rPr>
          <w:b/>
          <w:bCs/>
        </w:rPr>
        <w:t xml:space="preserve"> </w:t>
      </w:r>
      <w:r w:rsidR="002B04D5" w:rsidRPr="002B04D5">
        <w:rPr>
          <w:b/>
          <w:bCs/>
        </w:rPr>
        <w:t>2</w:t>
      </w:r>
      <w:r w:rsidR="002B04D5">
        <w:rPr>
          <w:b/>
          <w:bCs/>
        </w:rPr>
        <w:t>)</w:t>
      </w:r>
      <w:r w:rsidR="002B04D5">
        <w:t xml:space="preserve"> and explore the ecological factors underpinning variation in </w:t>
      </w:r>
      <w:r w:rsidRPr="002B04D5">
        <w:rPr>
          <w:i/>
          <w:iCs/>
        </w:rPr>
        <w:t xml:space="preserve">Anopheles </w:t>
      </w:r>
      <w:proofErr w:type="spellStart"/>
      <w:r w:rsidRPr="002B04D5">
        <w:rPr>
          <w:i/>
          <w:iCs/>
        </w:rPr>
        <w:t>stephensi</w:t>
      </w:r>
      <w:proofErr w:type="spellEnd"/>
      <w:r w:rsidRPr="002B04D5">
        <w:t xml:space="preserve"> </w:t>
      </w:r>
      <w:r w:rsidR="002B04D5" w:rsidRPr="002B04D5">
        <w:t>s</w:t>
      </w:r>
      <w:r w:rsidRPr="002B04D5">
        <w:t>easonality</w:t>
      </w:r>
      <w:r w:rsidR="0034769B" w:rsidRPr="002B04D5">
        <w:t>.</w:t>
      </w:r>
      <w:r w:rsidR="002B04D5">
        <w:t xml:space="preserve"> </w:t>
      </w:r>
      <w:r w:rsidR="002B04D5">
        <w:rPr>
          <w:b/>
          <w:bCs/>
        </w:rPr>
        <w:t>(A)</w:t>
      </w:r>
      <w:r w:rsidR="002B04D5">
        <w:t xml:space="preserve"> Receiver-operator curve (ROC) for each of the 25 individual iterations of random forest model fitting carried out, with results for each displayed as grey lines. The mean AUC across these 25 iterations was 0.89. </w:t>
      </w:r>
      <w:r w:rsidR="00FE685A">
        <w:rPr>
          <w:b/>
          <w:bCs/>
        </w:rPr>
        <w:t>(B)</w:t>
      </w:r>
      <w:r w:rsidR="00FE685A">
        <w:t xml:space="preserve"> </w:t>
      </w:r>
      <w:r w:rsidR="00B10207">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Pr>
          <w:b/>
          <w:bCs/>
        </w:rPr>
        <w:t xml:space="preserve">(C) </w:t>
      </w:r>
      <w:r w:rsidR="00D228A6">
        <w:t xml:space="preserve">Collated </w:t>
      </w:r>
      <w:r w:rsidR="00D228A6">
        <w:rPr>
          <w:i/>
          <w:iCs/>
        </w:rPr>
        <w:t xml:space="preserve">Anopheles </w:t>
      </w:r>
      <w:proofErr w:type="spellStart"/>
      <w:r w:rsidR="00D228A6">
        <w:rPr>
          <w:i/>
          <w:iCs/>
        </w:rPr>
        <w:t>stephensi</w:t>
      </w:r>
      <w:proofErr w:type="spellEnd"/>
      <w:r w:rsidR="00D228A6">
        <w:rPr>
          <w:i/>
          <w:iCs/>
        </w:rPr>
        <w:t xml:space="preserve"> </w:t>
      </w:r>
      <w:r w:rsidR="00D228A6" w:rsidRPr="00D228A6">
        <w:t>t</w:t>
      </w:r>
      <w:r w:rsidR="00D228A6" w:rsidRPr="008A65B1">
        <w:rPr>
          <w:rFonts w:asciiTheme="majorHAnsi" w:hAnsiTheme="majorHAnsi" w:cstheme="majorHAnsi"/>
        </w:rPr>
        <w:t>ime-series</w:t>
      </w:r>
      <w:r w:rsidR="00D228A6">
        <w:rPr>
          <w:rFonts w:asciiTheme="majorHAnsi" w:hAnsiTheme="majorHAnsi" w:cstheme="majorHAnsi"/>
        </w:rPr>
        <w:t xml:space="preserve">, disaggregated according to urbanicity and cluster membership. Cluster 1 and Cluster 2 time-series from rural locations are plotted separately; </w:t>
      </w:r>
      <w:proofErr w:type="spellStart"/>
      <w:r w:rsidR="00D228A6">
        <w:rPr>
          <w:rFonts w:asciiTheme="majorHAnsi" w:hAnsiTheme="majorHAnsi" w:cstheme="majorHAnsi"/>
        </w:rPr>
        <w:t>all time</w:t>
      </w:r>
      <w:proofErr w:type="spellEnd"/>
      <w:r w:rsidR="00D228A6">
        <w:rPr>
          <w:rFonts w:asciiTheme="majorHAnsi" w:hAnsiTheme="majorHAnsi" w:cstheme="majorHAnsi"/>
        </w:rPr>
        <w:t xml:space="preserve"> series for time-series carried out in urban locations (22 belonging to Cluster 1 and only 3 belonging to Cluster 2) are plotted together. </w:t>
      </w:r>
      <w:r w:rsidR="00D228A6">
        <w:t xml:space="preserve">Coloured line indicates the mean and ribbon indicates the 90% range spanned by the group of time series belonging to each displayed grouping. </w:t>
      </w:r>
    </w:p>
    <w:p w14:paraId="0E56AD43" w14:textId="32DDB0B1" w:rsidR="00274F52" w:rsidRDefault="00274F52">
      <w:pPr>
        <w:rPr>
          <w:b/>
          <w:bCs/>
        </w:rPr>
      </w:pPr>
      <w:r>
        <w:rPr>
          <w:b/>
          <w:bCs/>
        </w:rPr>
        <w:br w:type="page"/>
      </w:r>
    </w:p>
    <w:p w14:paraId="7DD03A7B" w14:textId="67CC9BC1" w:rsidR="006E1AF2" w:rsidRDefault="006E1AF2">
      <w:pPr>
        <w:rPr>
          <w:b/>
          <w:bCs/>
        </w:rPr>
      </w:pPr>
    </w:p>
    <w:p w14:paraId="2F802656" w14:textId="121076E1" w:rsidR="006E1AF2" w:rsidRDefault="006E1AF2">
      <w:pPr>
        <w:rPr>
          <w:b/>
          <w:bCs/>
        </w:rPr>
      </w:pPr>
    </w:p>
    <w:p w14:paraId="1CAD5A4D" w14:textId="780FD415" w:rsidR="0071471F" w:rsidRDefault="0071471F">
      <w:pPr>
        <w:rPr>
          <w:b/>
          <w:bCs/>
        </w:rPr>
      </w:pPr>
    </w:p>
    <w:p w14:paraId="12481A2D" w14:textId="77777777" w:rsidR="00E71A95" w:rsidRDefault="00E71A95">
      <w:pPr>
        <w:rPr>
          <w:b/>
          <w:bCs/>
        </w:rPr>
      </w:pPr>
    </w:p>
    <w:p w14:paraId="018A33BD" w14:textId="4CE36CAB" w:rsidR="0071471F" w:rsidRDefault="00D22C58">
      <w:pPr>
        <w:rPr>
          <w:b/>
          <w:bCs/>
        </w:rPr>
      </w:pPr>
      <w:commentRangeStart w:id="8"/>
      <w:r>
        <w:rPr>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763645"/>
                    </a:xfrm>
                    <a:prstGeom prst="rect">
                      <a:avLst/>
                    </a:prstGeom>
                  </pic:spPr>
                </pic:pic>
              </a:graphicData>
            </a:graphic>
          </wp:inline>
        </w:drawing>
      </w:r>
      <w:commentRangeEnd w:id="8"/>
      <w:r w:rsidR="00D91BA6">
        <w:rPr>
          <w:rStyle w:val="CommentReference"/>
        </w:rPr>
        <w:commentReference w:id="8"/>
      </w:r>
    </w:p>
    <w:p w14:paraId="0EF6B014" w14:textId="3D5926C2" w:rsidR="00E97F95" w:rsidRPr="00E97F95" w:rsidRDefault="006E1AF2" w:rsidP="00DD1726">
      <w:pPr>
        <w:jc w:val="both"/>
      </w:pPr>
      <w:r w:rsidRPr="00A565CC">
        <w:rPr>
          <w:b/>
          <w:bCs/>
        </w:rPr>
        <w:t xml:space="preserve">Figure </w:t>
      </w:r>
      <w:r>
        <w:rPr>
          <w:b/>
          <w:bCs/>
        </w:rPr>
        <w:t>4</w:t>
      </w:r>
      <w:r w:rsidRPr="00A565CC">
        <w:rPr>
          <w:b/>
          <w:bCs/>
        </w:rPr>
        <w:t>:</w:t>
      </w:r>
      <w:r>
        <w:rPr>
          <w:b/>
          <w:bCs/>
        </w:rPr>
        <w:t xml:space="preserve"> Predicting the Possible Seasonal Dynamics of </w:t>
      </w:r>
      <w:r>
        <w:rPr>
          <w:b/>
          <w:bCs/>
          <w:i/>
          <w:iCs/>
        </w:rPr>
        <w:t xml:space="preserve">Anopheles </w:t>
      </w:r>
      <w:proofErr w:type="spellStart"/>
      <w:r w:rsidRPr="006E1AF2">
        <w:rPr>
          <w:b/>
          <w:bCs/>
          <w:i/>
          <w:iCs/>
        </w:rPr>
        <w:t>stephensi</w:t>
      </w:r>
      <w:proofErr w:type="spellEnd"/>
      <w:r>
        <w:rPr>
          <w:b/>
          <w:bCs/>
        </w:rPr>
        <w:t xml:space="preserve"> Across the Horn of Africa. </w:t>
      </w:r>
      <w:r w:rsidR="002E6613">
        <w:rPr>
          <w:b/>
          <w:bCs/>
        </w:rPr>
        <w:t>(A)</w:t>
      </w:r>
      <w:r w:rsidR="002E6613">
        <w:t xml:space="preserve"> Environmental covariates were collated across countries in the Horn of Africa where </w:t>
      </w:r>
      <w:r w:rsidR="002E6613">
        <w:rPr>
          <w:i/>
          <w:iCs/>
        </w:rPr>
        <w:t xml:space="preserve">Anopheles </w:t>
      </w:r>
      <w:proofErr w:type="spellStart"/>
      <w:r w:rsidR="002E6613">
        <w:rPr>
          <w:i/>
          <w:iCs/>
        </w:rPr>
        <w:t>stephensi</w:t>
      </w:r>
      <w:proofErr w:type="spellEnd"/>
      <w:r w:rsidR="002E6613">
        <w:t xml:space="preserve"> has been found, and the fitted random forest classification model from </w:t>
      </w:r>
      <w:r w:rsidR="002E6613">
        <w:rPr>
          <w:b/>
          <w:bCs/>
        </w:rPr>
        <w:t xml:space="preserve">Fig </w:t>
      </w:r>
      <w:r w:rsidR="002E6613" w:rsidRPr="002E6613">
        <w:rPr>
          <w:b/>
          <w:bCs/>
        </w:rPr>
        <w:t>3</w:t>
      </w:r>
      <w:r w:rsidR="002E6613">
        <w:t xml:space="preserve"> </w:t>
      </w:r>
      <w:r w:rsidR="002E6613" w:rsidRPr="002E6613">
        <w:t>used to pr</w:t>
      </w:r>
      <w:r w:rsidR="002E6613">
        <w:t xml:space="preserve">edict potential temporal dynamics. </w:t>
      </w:r>
      <w:r w:rsidR="00DB0E0C">
        <w:t>Map shows the probability of temporal dynamics belonging to Cluster 1, w</w:t>
      </w:r>
      <w:r w:rsidR="002E6613">
        <w:t xml:space="preserve">ith pink corresponding to Cluster 1 dynamics being more likely than Cluster 2, black indicating Cluster 2 dynamics are more likely than those for Cluster 1, and white indicating both are equally likely. </w:t>
      </w:r>
      <w:r w:rsidR="007D1092">
        <w:rPr>
          <w:b/>
          <w:bCs/>
        </w:rPr>
        <w:t>(B)</w:t>
      </w:r>
      <w:r w:rsidR="007D1092">
        <w:t xml:space="preserve"> Histogram of the percentage of total annual catch in any continuous </w:t>
      </w:r>
      <w:r w:rsidR="00E97F95">
        <w:t>4-month</w:t>
      </w:r>
      <w:r w:rsidR="007D1092">
        <w:t xml:space="preserve"> period for each time-series, coloured according to the cluster the time-series belong to. </w:t>
      </w:r>
      <w:r w:rsidR="001C22A2">
        <w:rPr>
          <w:b/>
          <w:bCs/>
        </w:rPr>
        <w:t>(C)</w:t>
      </w:r>
      <w:r w:rsidR="001C22A2">
        <w:t xml:space="preserve"> </w:t>
      </w:r>
      <w:r w:rsidR="00E97F95">
        <w:t xml:space="preserve">The probability of missing </w:t>
      </w:r>
      <w:r w:rsidR="00E97F95">
        <w:rPr>
          <w:i/>
          <w:iCs/>
        </w:rPr>
        <w:t xml:space="preserve">Anopheles </w:t>
      </w:r>
      <w:proofErr w:type="spellStart"/>
      <w:r w:rsidR="00E97F95">
        <w:rPr>
          <w:i/>
          <w:iCs/>
        </w:rPr>
        <w:t>stephensi</w:t>
      </w:r>
      <w:proofErr w:type="spellEnd"/>
      <w:r w:rsidR="00E97F95">
        <w:t xml:space="preserve"> in an entomological catch survey (y-axis) as a function of the number of consecutive months randomly sampled, assuming the start-month is picked at random. Coloured lines are the mean results</w:t>
      </w:r>
      <w:r w:rsidR="002E016D">
        <w:t xml:space="preserve"> across all time-series belonging to each cluster, with the shaded area indicating the range spanned by all time-series belonging to each cluster. </w:t>
      </w:r>
    </w:p>
    <w:p w14:paraId="694E81C9" w14:textId="77777777" w:rsidR="009529CB" w:rsidRDefault="009529CB">
      <w:pPr>
        <w:rPr>
          <w:b/>
          <w:bCs/>
        </w:rPr>
      </w:pPr>
    </w:p>
    <w:p w14:paraId="77CCD5B2" w14:textId="7263B51B" w:rsidR="006E1AF2" w:rsidRDefault="006E1AF2">
      <w:pPr>
        <w:rPr>
          <w:b/>
          <w:bCs/>
        </w:rPr>
      </w:pPr>
      <w:r>
        <w:rPr>
          <w:b/>
          <w:bCs/>
        </w:rPr>
        <w:br w:type="page"/>
      </w:r>
    </w:p>
    <w:p w14:paraId="7627BFBF" w14:textId="2A0CDC1E" w:rsidR="00D808BC" w:rsidRDefault="00D808BC">
      <w:pPr>
        <w:rPr>
          <w:b/>
          <w:bCs/>
        </w:rPr>
      </w:pPr>
    </w:p>
    <w:p w14:paraId="4A65238C" w14:textId="28BBD261" w:rsidR="00D808BC" w:rsidRDefault="00D808BC">
      <w:pPr>
        <w:rPr>
          <w:b/>
          <w:bCs/>
        </w:rPr>
      </w:pPr>
    </w:p>
    <w:p w14:paraId="44F211AA" w14:textId="77777777" w:rsidR="00007020" w:rsidRDefault="00007020">
      <w:pPr>
        <w:rPr>
          <w:b/>
          <w:bCs/>
        </w:rPr>
      </w:pPr>
    </w:p>
    <w:p w14:paraId="4E0DF64D" w14:textId="6B4DBDF0" w:rsidR="00007020" w:rsidRDefault="00007020">
      <w:pPr>
        <w:rPr>
          <w:b/>
          <w:bCs/>
        </w:rPr>
      </w:pPr>
    </w:p>
    <w:p w14:paraId="207C9288" w14:textId="77777777" w:rsidR="006227FD" w:rsidRDefault="006227FD">
      <w:pPr>
        <w:rPr>
          <w:b/>
          <w:bCs/>
        </w:rPr>
      </w:pPr>
    </w:p>
    <w:p w14:paraId="0057B0C0" w14:textId="6A5E7AAF" w:rsidR="00007020" w:rsidRDefault="006227FD">
      <w:pPr>
        <w:rPr>
          <w:b/>
          <w:bCs/>
        </w:rPr>
      </w:pPr>
      <w:commentRangeStart w:id="9"/>
      <w:r>
        <w:rPr>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441065"/>
                    </a:xfrm>
                    <a:prstGeom prst="rect">
                      <a:avLst/>
                    </a:prstGeom>
                  </pic:spPr>
                </pic:pic>
              </a:graphicData>
            </a:graphic>
          </wp:inline>
        </w:drawing>
      </w:r>
      <w:commentRangeEnd w:id="9"/>
      <w:r w:rsidR="00955BEF">
        <w:rPr>
          <w:rStyle w:val="CommentReference"/>
        </w:rPr>
        <w:commentReference w:id="9"/>
      </w:r>
    </w:p>
    <w:p w14:paraId="705E49D0" w14:textId="5DFC0572" w:rsidR="00795C1E" w:rsidRPr="00EB232F" w:rsidRDefault="006227FD" w:rsidP="006227FD">
      <w:pPr>
        <w:jc w:val="both"/>
      </w:pPr>
      <w:r w:rsidRPr="00A565CC">
        <w:rPr>
          <w:b/>
          <w:bCs/>
        </w:rPr>
        <w:t xml:space="preserve">Figure </w:t>
      </w:r>
      <w:r>
        <w:rPr>
          <w:b/>
          <w:bCs/>
        </w:rPr>
        <w:t>5</w:t>
      </w:r>
      <w:r w:rsidRPr="00A565CC">
        <w:rPr>
          <w:b/>
          <w:bCs/>
        </w:rPr>
        <w:t>:</w:t>
      </w:r>
      <w:r>
        <w:rPr>
          <w:b/>
          <w:bCs/>
        </w:rPr>
        <w:t xml:space="preserve"> Modelling the Public-Health Impact of Indoor Residual Spraying (IRS) and How This Is Impacted by </w:t>
      </w:r>
      <w:r>
        <w:rPr>
          <w:b/>
          <w:bCs/>
          <w:i/>
          <w:iCs/>
        </w:rPr>
        <w:t xml:space="preserve">Anopheles </w:t>
      </w:r>
      <w:proofErr w:type="spellStart"/>
      <w:r w:rsidRPr="006E1AF2">
        <w:rPr>
          <w:b/>
          <w:bCs/>
          <w:i/>
          <w:iCs/>
        </w:rPr>
        <w:t>stephensi</w:t>
      </w:r>
      <w:proofErr w:type="spellEnd"/>
      <w:r>
        <w:rPr>
          <w:b/>
          <w:bCs/>
          <w:i/>
          <w:iCs/>
        </w:rPr>
        <w:t xml:space="preserve"> </w:t>
      </w:r>
      <w:r>
        <w:rPr>
          <w:b/>
          <w:bCs/>
        </w:rPr>
        <w:t>Seasonality. (A)</w:t>
      </w:r>
      <w:r>
        <w:t xml:space="preserve"> </w:t>
      </w:r>
      <w:r w:rsidR="00795C1E">
        <w:t xml:space="preserve">Probability of mosquitoes dying upon exposure to each IRS compound – yellow indicates bendiocarb, green indicates </w:t>
      </w:r>
      <w:proofErr w:type="spellStart"/>
      <w:r w:rsidR="00795C1E">
        <w:t>clothiandin</w:t>
      </w:r>
      <w:proofErr w:type="spellEnd"/>
      <w:r w:rsidR="00795C1E">
        <w:t xml:space="preserve"> and grey indicates </w:t>
      </w:r>
      <w:proofErr w:type="spellStart"/>
      <w:r w:rsidR="00795C1E">
        <w:t>pirimiphos</w:t>
      </w:r>
      <w:proofErr w:type="spellEnd"/>
      <w:r w:rsidR="00795C1E">
        <w:t xml:space="preserve"> methyl. </w:t>
      </w:r>
      <w:r w:rsidR="00795C1E">
        <w:rPr>
          <w:b/>
          <w:bCs/>
        </w:rPr>
        <w:t>(B)</w:t>
      </w:r>
      <w:r w:rsidR="00795C1E">
        <w:t xml:space="preserve"> </w:t>
      </w:r>
      <w:r w:rsidR="00751BCD">
        <w:t>Percentage reduction in annual incidence (with optimal timing of IRS delivery)</w:t>
      </w:r>
      <w:r w:rsidR="00955BEF">
        <w:t xml:space="preserve">, for each of the IRS compounds considered. Individual points correspond to specific time-series. </w:t>
      </w:r>
      <w:r w:rsidR="00955BEF">
        <w:rPr>
          <w:b/>
          <w:bCs/>
        </w:rPr>
        <w:t>(C)</w:t>
      </w:r>
      <w:r w:rsidR="00955BEF">
        <w:t xml:space="preserve"> The relationship between percentage reduction in annual malaria incidences and the overall seasonality of malaria incidence in the setting (as modelled and implied by each </w:t>
      </w:r>
      <w:r w:rsidR="00955BEF">
        <w:rPr>
          <w:i/>
          <w:iCs/>
        </w:rPr>
        <w:t xml:space="preserve">Anopheles </w:t>
      </w:r>
      <w:proofErr w:type="spellStart"/>
      <w:r w:rsidR="00955BEF">
        <w:rPr>
          <w:i/>
          <w:iCs/>
        </w:rPr>
        <w:t>stephensi</w:t>
      </w:r>
      <w:proofErr w:type="spellEnd"/>
      <w:r w:rsidR="00955BEF">
        <w:t xml:space="preserve"> temporal profile). </w:t>
      </w:r>
      <w:r w:rsidR="00EB232F">
        <w:rPr>
          <w:b/>
          <w:bCs/>
        </w:rPr>
        <w:t>(D)</w:t>
      </w:r>
      <w:r w:rsidR="00EB232F">
        <w:t xml:space="preserve"> Malaria incidence modelling results for a highly seasonal (left) and less seasonal (right) setting. Black lines indicate endemic dynamics in the absence of any IRS, coloured solid lines indicate incidence following a single IRS </w:t>
      </w:r>
      <w:r w:rsidR="00FE4584">
        <w:t>round</w:t>
      </w:r>
      <w:r w:rsidR="00EB232F">
        <w:t xml:space="preserve"> (with timing </w:t>
      </w:r>
      <w:r w:rsidR="00FE4584">
        <w:t>of the round</w:t>
      </w:r>
      <w:r w:rsidR="002F7C4D">
        <w:t xml:space="preserve"> </w:t>
      </w:r>
      <w:r w:rsidR="00EB232F">
        <w:t>indicated by the coloured dashed lines)</w:t>
      </w:r>
      <w:r w:rsidR="00FE4584">
        <w:t xml:space="preserve">. </w:t>
      </w:r>
    </w:p>
    <w:p w14:paraId="2ACA9851" w14:textId="1367818F" w:rsidR="00D808BC" w:rsidRDefault="00D808BC">
      <w:pPr>
        <w:rPr>
          <w:b/>
          <w:bCs/>
        </w:rPr>
      </w:pPr>
      <w:r>
        <w:rPr>
          <w:b/>
          <w:bCs/>
        </w:rPr>
        <w:br w:type="page"/>
      </w:r>
    </w:p>
    <w:p w14:paraId="18352DB6" w14:textId="60C54C8B" w:rsidR="0089542D" w:rsidRDefault="00715D71">
      <w:pPr>
        <w:rPr>
          <w:b/>
          <w:bCs/>
        </w:rPr>
      </w:pPr>
      <w:r>
        <w:rPr>
          <w:b/>
          <w:bCs/>
        </w:rPr>
        <w:lastRenderedPageBreak/>
        <w:t>References</w:t>
      </w:r>
    </w:p>
    <w:p w14:paraId="166E2693" w14:textId="19E0328C" w:rsidR="000D2922" w:rsidRDefault="0089542D" w:rsidP="0089542D">
      <w:pPr>
        <w:tabs>
          <w:tab w:val="left" w:pos="440"/>
        </w:tabs>
        <w:spacing w:after="0" w:line="480" w:lineRule="auto"/>
        <w:ind w:left="440" w:hanging="440"/>
        <w:rPr>
          <w:bCs/>
          <w:noProof/>
        </w:rPr>
      </w:pPr>
      <w:r>
        <w:rPr>
          <w:b/>
          <w:bCs/>
        </w:rPr>
        <w:fldChar w:fldCharType="begin" w:fldLock="1"/>
      </w:r>
      <w:r w:rsidR="000D2922">
        <w:rPr>
          <w:b/>
          <w:bCs/>
        </w:rPr>
        <w:instrText>ADDIN paperpile_bibliography &lt;pp-bibliography&gt;&lt;first-reference-indices&gt;&lt;formatting&gt;1&lt;/formatting&gt;&lt;space-after&gt;1&lt;/space-after&gt;&lt;/first-reference-indices&gt;&lt;/pp-bibliography&gt; \* MERGEFORMAT</w:instrText>
      </w:r>
      <w:r>
        <w:rPr>
          <w:b/>
          <w:bCs/>
        </w:rPr>
        <w:fldChar w:fldCharType="separate"/>
      </w:r>
      <w:r w:rsidR="000D2922">
        <w:rPr>
          <w:bCs/>
          <w:noProof/>
        </w:rPr>
        <w:t>1.</w:t>
      </w:r>
      <w:r w:rsidR="000D2922">
        <w:rPr>
          <w:bCs/>
          <w:noProof/>
        </w:rPr>
        <w:tab/>
        <w:t>Organization, W. H. &amp; Others. World malaria report 2021. (2021).</w:t>
      </w:r>
    </w:p>
    <w:p w14:paraId="58B0351A" w14:textId="77777777" w:rsidR="000D2922" w:rsidRPr="000D2922" w:rsidRDefault="000D2922" w:rsidP="0089542D">
      <w:pPr>
        <w:tabs>
          <w:tab w:val="left" w:pos="440"/>
        </w:tabs>
        <w:spacing w:after="0" w:line="480" w:lineRule="auto"/>
        <w:ind w:left="440" w:hanging="440"/>
        <w:rPr>
          <w:bCs/>
          <w:noProof/>
          <w:lang w:val="fr-FR"/>
        </w:rPr>
      </w:pPr>
      <w:r>
        <w:rPr>
          <w:bCs/>
          <w:noProof/>
        </w:rPr>
        <w:t>2.</w:t>
      </w:r>
      <w:r>
        <w:rPr>
          <w:bCs/>
          <w:noProof/>
        </w:rPr>
        <w:tab/>
        <w:t xml:space="preserve">Vos, T. </w:t>
      </w:r>
      <w:r w:rsidRPr="000D2922">
        <w:rPr>
          <w:bCs/>
          <w:i/>
          <w:noProof/>
        </w:rPr>
        <w:t>et al.</w:t>
      </w:r>
      <w:r>
        <w:rPr>
          <w:bCs/>
          <w:noProof/>
        </w:rPr>
        <w:t xml:space="preserve"> Global burden of 369 diseases and injuries in 204 countries and territories, 1990–2019: a systematic analysis for the Global Burden of Disease Study 2019. </w:t>
      </w:r>
      <w:r w:rsidRPr="000D2922">
        <w:rPr>
          <w:bCs/>
          <w:i/>
          <w:noProof/>
          <w:lang w:val="fr-FR"/>
        </w:rPr>
        <w:t>Lancet</w:t>
      </w:r>
      <w:r w:rsidRPr="000D2922">
        <w:rPr>
          <w:bCs/>
          <w:noProof/>
          <w:lang w:val="fr-FR"/>
        </w:rPr>
        <w:t xml:space="preserve"> </w:t>
      </w:r>
      <w:r w:rsidRPr="000D2922">
        <w:rPr>
          <w:b/>
          <w:bCs/>
          <w:noProof/>
          <w:lang w:val="fr-FR"/>
        </w:rPr>
        <w:t>396</w:t>
      </w:r>
      <w:r w:rsidRPr="000D2922">
        <w:rPr>
          <w:bCs/>
          <w:noProof/>
          <w:lang w:val="fr-FR"/>
        </w:rPr>
        <w:t>, 1204–1222 (2020).</w:t>
      </w:r>
    </w:p>
    <w:p w14:paraId="348579B7" w14:textId="77777777" w:rsidR="000D2922" w:rsidRPr="000D2922" w:rsidRDefault="000D2922" w:rsidP="0089542D">
      <w:pPr>
        <w:tabs>
          <w:tab w:val="left" w:pos="440"/>
        </w:tabs>
        <w:spacing w:after="0" w:line="480" w:lineRule="auto"/>
        <w:ind w:left="440" w:hanging="440"/>
        <w:rPr>
          <w:bCs/>
          <w:noProof/>
          <w:lang w:val="fr-FR"/>
        </w:rPr>
      </w:pPr>
      <w:r w:rsidRPr="000D2922">
        <w:rPr>
          <w:bCs/>
          <w:noProof/>
          <w:lang w:val="fr-FR"/>
        </w:rPr>
        <w:t>3.</w:t>
      </w:r>
      <w:r w:rsidRPr="000D2922">
        <w:rPr>
          <w:bCs/>
          <w:noProof/>
          <w:lang w:val="fr-FR"/>
        </w:rPr>
        <w:tab/>
        <w:t>Malaria. https://www.who.int/news-room/fact-sheets/detail/malaria.</w:t>
      </w:r>
    </w:p>
    <w:p w14:paraId="7D9C345C" w14:textId="77777777" w:rsidR="000D2922" w:rsidRDefault="000D2922" w:rsidP="0089542D">
      <w:pPr>
        <w:tabs>
          <w:tab w:val="left" w:pos="440"/>
        </w:tabs>
        <w:spacing w:after="0" w:line="480" w:lineRule="auto"/>
        <w:ind w:left="440" w:hanging="440"/>
        <w:rPr>
          <w:bCs/>
          <w:noProof/>
        </w:rPr>
      </w:pPr>
      <w:r>
        <w:rPr>
          <w:bCs/>
          <w:noProof/>
        </w:rPr>
        <w:t>4.</w:t>
      </w:r>
      <w:r>
        <w:rPr>
          <w:bCs/>
          <w:noProof/>
        </w:rPr>
        <w:tab/>
        <w:t xml:space="preserve">Bhatt, S. </w:t>
      </w:r>
      <w:r w:rsidRPr="000D2922">
        <w:rPr>
          <w:bCs/>
          <w:i/>
          <w:noProof/>
        </w:rPr>
        <w:t>et al.</w:t>
      </w:r>
      <w:r>
        <w:rPr>
          <w:bCs/>
          <w:noProof/>
        </w:rPr>
        <w:t xml:space="preserve"> The effect of malaria control on Plasmodium falciparum in Africa between 2000 and 2015. </w:t>
      </w:r>
      <w:r w:rsidRPr="000D2922">
        <w:rPr>
          <w:bCs/>
          <w:i/>
          <w:noProof/>
        </w:rPr>
        <w:t>Nature</w:t>
      </w:r>
      <w:r>
        <w:rPr>
          <w:bCs/>
          <w:noProof/>
        </w:rPr>
        <w:t xml:space="preserve"> </w:t>
      </w:r>
      <w:r w:rsidRPr="000D2922">
        <w:rPr>
          <w:b/>
          <w:bCs/>
          <w:noProof/>
        </w:rPr>
        <w:t>526</w:t>
      </w:r>
      <w:r>
        <w:rPr>
          <w:bCs/>
          <w:noProof/>
        </w:rPr>
        <w:t>, 207–211 (2015).</w:t>
      </w:r>
    </w:p>
    <w:p w14:paraId="7F2CDAD0" w14:textId="77777777" w:rsidR="000D2922" w:rsidRDefault="000D2922" w:rsidP="0089542D">
      <w:pPr>
        <w:tabs>
          <w:tab w:val="left" w:pos="440"/>
        </w:tabs>
        <w:spacing w:after="0" w:line="480" w:lineRule="auto"/>
        <w:ind w:left="440" w:hanging="440"/>
        <w:rPr>
          <w:bCs/>
          <w:noProof/>
        </w:rPr>
      </w:pPr>
      <w:r>
        <w:rPr>
          <w:bCs/>
          <w:noProof/>
        </w:rPr>
        <w:t>5.</w:t>
      </w:r>
      <w:r>
        <w:rPr>
          <w:bCs/>
          <w:noProof/>
        </w:rPr>
        <w:tab/>
        <w:t xml:space="preserve">Nations, U. Revision of world urbanization prospects. </w:t>
      </w:r>
      <w:r w:rsidRPr="000D2922">
        <w:rPr>
          <w:bCs/>
          <w:i/>
          <w:noProof/>
        </w:rPr>
        <w:t>United Nations: New York, NY, USA</w:t>
      </w:r>
      <w:r>
        <w:rPr>
          <w:bCs/>
          <w:noProof/>
        </w:rPr>
        <w:t xml:space="preserve"> </w:t>
      </w:r>
      <w:r w:rsidRPr="000D2922">
        <w:rPr>
          <w:b/>
          <w:bCs/>
          <w:noProof/>
        </w:rPr>
        <w:t>799</w:t>
      </w:r>
      <w:r>
        <w:rPr>
          <w:bCs/>
          <w:noProof/>
        </w:rPr>
        <w:t>, (2018).</w:t>
      </w:r>
    </w:p>
    <w:p w14:paraId="2459AA31" w14:textId="77777777" w:rsidR="000D2922" w:rsidRDefault="000D2922" w:rsidP="0089542D">
      <w:pPr>
        <w:tabs>
          <w:tab w:val="left" w:pos="440"/>
        </w:tabs>
        <w:spacing w:after="0" w:line="480" w:lineRule="auto"/>
        <w:ind w:left="440" w:hanging="440"/>
        <w:rPr>
          <w:bCs/>
          <w:noProof/>
        </w:rPr>
      </w:pPr>
      <w:r w:rsidRPr="000D2922">
        <w:rPr>
          <w:bCs/>
          <w:noProof/>
          <w:lang w:val="fr-FR"/>
        </w:rPr>
        <w:t>6.</w:t>
      </w:r>
      <w:r w:rsidRPr="000D2922">
        <w:rPr>
          <w:bCs/>
          <w:noProof/>
          <w:lang w:val="fr-FR"/>
        </w:rPr>
        <w:tab/>
        <w:t xml:space="preserve">Doumbe-Belisse, P. </w:t>
      </w:r>
      <w:r w:rsidRPr="000D2922">
        <w:rPr>
          <w:bCs/>
          <w:i/>
          <w:noProof/>
          <w:lang w:val="fr-FR"/>
        </w:rPr>
        <w:t>et al.</w:t>
      </w:r>
      <w:r w:rsidRPr="000D2922">
        <w:rPr>
          <w:bCs/>
          <w:noProof/>
          <w:lang w:val="fr-FR"/>
        </w:rPr>
        <w:t xml:space="preserve"> </w:t>
      </w:r>
      <w:r>
        <w:rPr>
          <w:bCs/>
          <w:noProof/>
        </w:rPr>
        <w:t xml:space="preserve">Urban malaria in sub-Saharan Africa: dynamic of the vectorial system and the entomological inoculation rate. </w:t>
      </w:r>
      <w:r w:rsidRPr="000D2922">
        <w:rPr>
          <w:bCs/>
          <w:i/>
          <w:noProof/>
        </w:rPr>
        <w:t>Malar. J.</w:t>
      </w:r>
      <w:r>
        <w:rPr>
          <w:bCs/>
          <w:noProof/>
        </w:rPr>
        <w:t xml:space="preserve"> </w:t>
      </w:r>
      <w:r w:rsidRPr="000D2922">
        <w:rPr>
          <w:b/>
          <w:bCs/>
          <w:noProof/>
        </w:rPr>
        <w:t>20</w:t>
      </w:r>
      <w:r>
        <w:rPr>
          <w:bCs/>
          <w:noProof/>
        </w:rPr>
        <w:t>, 364 (2021).</w:t>
      </w:r>
    </w:p>
    <w:p w14:paraId="607398E2" w14:textId="77777777" w:rsidR="000D2922" w:rsidRDefault="000D2922" w:rsidP="0089542D">
      <w:pPr>
        <w:tabs>
          <w:tab w:val="left" w:pos="440"/>
        </w:tabs>
        <w:spacing w:after="0" w:line="480" w:lineRule="auto"/>
        <w:ind w:left="440" w:hanging="440"/>
        <w:rPr>
          <w:bCs/>
          <w:noProof/>
        </w:rPr>
      </w:pPr>
      <w:r>
        <w:rPr>
          <w:bCs/>
          <w:noProof/>
        </w:rPr>
        <w:t>7.</w:t>
      </w:r>
      <w:r>
        <w:rPr>
          <w:bCs/>
          <w:noProof/>
        </w:rPr>
        <w:tab/>
        <w:t xml:space="preserve">Robert, V. </w:t>
      </w:r>
      <w:r w:rsidRPr="000D2922">
        <w:rPr>
          <w:bCs/>
          <w:i/>
          <w:noProof/>
        </w:rPr>
        <w:t>et al.</w:t>
      </w:r>
      <w:r>
        <w:rPr>
          <w:bCs/>
          <w:noProof/>
        </w:rPr>
        <w:t xml:space="preserve"> Malaria transmission in urban sub-Saharan Africa. </w:t>
      </w:r>
      <w:r w:rsidRPr="000D2922">
        <w:rPr>
          <w:bCs/>
          <w:i/>
          <w:noProof/>
        </w:rPr>
        <w:t>Am. J. Trop. Med. Hyg.</w:t>
      </w:r>
      <w:r>
        <w:rPr>
          <w:bCs/>
          <w:noProof/>
        </w:rPr>
        <w:t xml:space="preserve"> </w:t>
      </w:r>
      <w:r w:rsidRPr="000D2922">
        <w:rPr>
          <w:b/>
          <w:bCs/>
          <w:noProof/>
        </w:rPr>
        <w:t>68</w:t>
      </w:r>
      <w:r>
        <w:rPr>
          <w:bCs/>
          <w:noProof/>
        </w:rPr>
        <w:t>, 169–176 (2003).</w:t>
      </w:r>
    </w:p>
    <w:p w14:paraId="3491269C" w14:textId="77777777" w:rsidR="000D2922" w:rsidRDefault="000D2922" w:rsidP="0089542D">
      <w:pPr>
        <w:tabs>
          <w:tab w:val="left" w:pos="440"/>
        </w:tabs>
        <w:spacing w:after="0" w:line="480" w:lineRule="auto"/>
        <w:ind w:left="440" w:hanging="440"/>
        <w:rPr>
          <w:bCs/>
          <w:noProof/>
        </w:rPr>
      </w:pPr>
      <w:r>
        <w:rPr>
          <w:bCs/>
          <w:noProof/>
        </w:rPr>
        <w:t>8.</w:t>
      </w:r>
      <w:r>
        <w:rPr>
          <w:bCs/>
          <w:noProof/>
        </w:rPr>
        <w:tab/>
        <w:t xml:space="preserve">Trape, J. F. &amp; Zoulani, A. Malaria and urbanization in central Africa: the example of Brazzaville. Part III: Relationships between urbanization and the intensity of malaria transmission. </w:t>
      </w:r>
      <w:r w:rsidRPr="000D2922">
        <w:rPr>
          <w:bCs/>
          <w:i/>
          <w:noProof/>
        </w:rPr>
        <w:t>Trans. R. Soc. Trop. Med. Hyg.</w:t>
      </w:r>
      <w:r>
        <w:rPr>
          <w:bCs/>
          <w:noProof/>
        </w:rPr>
        <w:t xml:space="preserve"> </w:t>
      </w:r>
      <w:r w:rsidRPr="000D2922">
        <w:rPr>
          <w:b/>
          <w:bCs/>
          <w:noProof/>
        </w:rPr>
        <w:t>81 Suppl 2</w:t>
      </w:r>
      <w:r>
        <w:rPr>
          <w:bCs/>
          <w:noProof/>
        </w:rPr>
        <w:t>, 19–25 (1987).</w:t>
      </w:r>
    </w:p>
    <w:p w14:paraId="329A1B7E" w14:textId="77777777" w:rsidR="000D2922" w:rsidRDefault="000D2922" w:rsidP="0089542D">
      <w:pPr>
        <w:tabs>
          <w:tab w:val="left" w:pos="440"/>
        </w:tabs>
        <w:spacing w:after="0" w:line="480" w:lineRule="auto"/>
        <w:ind w:left="440" w:hanging="440"/>
        <w:rPr>
          <w:bCs/>
          <w:noProof/>
        </w:rPr>
      </w:pPr>
      <w:r>
        <w:rPr>
          <w:bCs/>
          <w:noProof/>
        </w:rPr>
        <w:t>9.</w:t>
      </w:r>
      <w:r>
        <w:rPr>
          <w:bCs/>
          <w:noProof/>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0D2922">
        <w:rPr>
          <w:bCs/>
          <w:i/>
          <w:noProof/>
        </w:rPr>
        <w:t>Lancet Planet Health</w:t>
      </w:r>
      <w:r>
        <w:rPr>
          <w:bCs/>
          <w:noProof/>
        </w:rPr>
        <w:t xml:space="preserve"> </w:t>
      </w:r>
      <w:r w:rsidRPr="000D2922">
        <w:rPr>
          <w:b/>
          <w:bCs/>
          <w:noProof/>
        </w:rPr>
        <w:t>3</w:t>
      </w:r>
      <w:r>
        <w:rPr>
          <w:bCs/>
          <w:noProof/>
        </w:rPr>
        <w:t>, e132–e143 (2019).</w:t>
      </w:r>
    </w:p>
    <w:p w14:paraId="4207C1EA" w14:textId="77777777" w:rsidR="000D2922" w:rsidRDefault="000D2922" w:rsidP="0089542D">
      <w:pPr>
        <w:tabs>
          <w:tab w:val="left" w:pos="440"/>
        </w:tabs>
        <w:spacing w:after="0" w:line="480" w:lineRule="auto"/>
        <w:ind w:left="440" w:hanging="440"/>
        <w:rPr>
          <w:bCs/>
          <w:noProof/>
        </w:rPr>
      </w:pPr>
      <w:r>
        <w:rPr>
          <w:bCs/>
          <w:noProof/>
        </w:rPr>
        <w:t>10.</w:t>
      </w:r>
      <w:r>
        <w:rPr>
          <w:bCs/>
          <w:noProof/>
        </w:rPr>
        <w:tab/>
        <w:t xml:space="preserve">De Silva, P. M. &amp; Marshall, J. M. Factors contributing to urban malaria transmission in sub-saharan Africa: a systematic review. </w:t>
      </w:r>
      <w:r w:rsidRPr="000D2922">
        <w:rPr>
          <w:bCs/>
          <w:i/>
          <w:noProof/>
        </w:rPr>
        <w:t>J. Trop. Med.</w:t>
      </w:r>
      <w:r>
        <w:rPr>
          <w:bCs/>
          <w:noProof/>
        </w:rPr>
        <w:t xml:space="preserve"> </w:t>
      </w:r>
      <w:r w:rsidRPr="000D2922">
        <w:rPr>
          <w:b/>
          <w:bCs/>
          <w:noProof/>
        </w:rPr>
        <w:t>2012</w:t>
      </w:r>
      <w:r>
        <w:rPr>
          <w:bCs/>
          <w:noProof/>
        </w:rPr>
        <w:t>, 819563 (2012).</w:t>
      </w:r>
    </w:p>
    <w:p w14:paraId="682F781A" w14:textId="77777777" w:rsidR="000D2922" w:rsidRDefault="000D2922" w:rsidP="0089542D">
      <w:pPr>
        <w:tabs>
          <w:tab w:val="left" w:pos="440"/>
        </w:tabs>
        <w:spacing w:after="0" w:line="480" w:lineRule="auto"/>
        <w:ind w:left="440" w:hanging="440"/>
        <w:rPr>
          <w:bCs/>
          <w:noProof/>
        </w:rPr>
      </w:pPr>
      <w:r>
        <w:rPr>
          <w:bCs/>
          <w:noProof/>
        </w:rPr>
        <w:t>11.</w:t>
      </w:r>
      <w:r>
        <w:rPr>
          <w:bCs/>
          <w:noProof/>
        </w:rPr>
        <w:tab/>
        <w:t xml:space="preserve">Awolola, T. S., Oduola, A. O., Obansa, J. B., Chukwurar, N. J. &amp; Unyimadu, J. P. Anopheles gambiae s.s. breeding in polluted water bodies in urban Lagos, southwestern Nigeria. </w:t>
      </w:r>
      <w:r w:rsidRPr="000D2922">
        <w:rPr>
          <w:bCs/>
          <w:i/>
          <w:noProof/>
        </w:rPr>
        <w:t>J. Vector Borne Dis.</w:t>
      </w:r>
      <w:r>
        <w:rPr>
          <w:bCs/>
          <w:noProof/>
        </w:rPr>
        <w:t xml:space="preserve"> </w:t>
      </w:r>
      <w:r w:rsidRPr="000D2922">
        <w:rPr>
          <w:b/>
          <w:bCs/>
          <w:noProof/>
        </w:rPr>
        <w:t>44</w:t>
      </w:r>
      <w:r>
        <w:rPr>
          <w:bCs/>
          <w:noProof/>
        </w:rPr>
        <w:t>, 241–244 (2007).</w:t>
      </w:r>
    </w:p>
    <w:p w14:paraId="512A31BD" w14:textId="77777777" w:rsidR="000D2922" w:rsidRDefault="000D2922" w:rsidP="0089542D">
      <w:pPr>
        <w:tabs>
          <w:tab w:val="left" w:pos="440"/>
        </w:tabs>
        <w:spacing w:after="0" w:line="480" w:lineRule="auto"/>
        <w:ind w:left="440" w:hanging="440"/>
        <w:rPr>
          <w:bCs/>
          <w:noProof/>
        </w:rPr>
      </w:pPr>
      <w:r>
        <w:rPr>
          <w:bCs/>
          <w:noProof/>
        </w:rPr>
        <w:t>12.</w:t>
      </w:r>
      <w:r>
        <w:rPr>
          <w:bCs/>
          <w:noProof/>
        </w:rPr>
        <w:tab/>
        <w:t xml:space="preserve">Kasili, S. </w:t>
      </w:r>
      <w:r w:rsidRPr="000D2922">
        <w:rPr>
          <w:bCs/>
          <w:i/>
          <w:noProof/>
        </w:rPr>
        <w:t>et al.</w:t>
      </w:r>
      <w:r>
        <w:rPr>
          <w:bCs/>
          <w:noProof/>
        </w:rPr>
        <w:t xml:space="preserve"> Entomological assessment of the potential for malaria transmission in Kibera slum of Nairobi, Kenya. </w:t>
      </w:r>
      <w:r w:rsidRPr="000D2922">
        <w:rPr>
          <w:bCs/>
          <w:i/>
          <w:noProof/>
        </w:rPr>
        <w:t>J. Vector Borne Dis.</w:t>
      </w:r>
      <w:r>
        <w:rPr>
          <w:bCs/>
          <w:noProof/>
        </w:rPr>
        <w:t xml:space="preserve"> </w:t>
      </w:r>
      <w:r w:rsidRPr="000D2922">
        <w:rPr>
          <w:b/>
          <w:bCs/>
          <w:noProof/>
        </w:rPr>
        <w:t>46</w:t>
      </w:r>
      <w:r>
        <w:rPr>
          <w:bCs/>
          <w:noProof/>
        </w:rPr>
        <w:t>, 273–279 (2009).</w:t>
      </w:r>
    </w:p>
    <w:p w14:paraId="70EB8372" w14:textId="77777777" w:rsidR="000D2922" w:rsidRDefault="000D2922" w:rsidP="0089542D">
      <w:pPr>
        <w:tabs>
          <w:tab w:val="left" w:pos="440"/>
        </w:tabs>
        <w:spacing w:after="0" w:line="480" w:lineRule="auto"/>
        <w:ind w:left="440" w:hanging="440"/>
        <w:rPr>
          <w:bCs/>
          <w:noProof/>
        </w:rPr>
      </w:pPr>
      <w:r>
        <w:rPr>
          <w:bCs/>
          <w:noProof/>
        </w:rPr>
        <w:lastRenderedPageBreak/>
        <w:t>13.</w:t>
      </w:r>
      <w:r>
        <w:rPr>
          <w:bCs/>
          <w:noProof/>
        </w:rPr>
        <w:tab/>
        <w:t xml:space="preserve">Weiss, D. J. </w:t>
      </w:r>
      <w:r w:rsidRPr="000D2922">
        <w:rPr>
          <w:bCs/>
          <w:i/>
          <w:noProof/>
        </w:rPr>
        <w:t>et al.</w:t>
      </w:r>
      <w:r>
        <w:rPr>
          <w:bCs/>
          <w:noProof/>
        </w:rPr>
        <w:t xml:space="preserve"> Global maps of travel time to healthcare facilities. </w:t>
      </w:r>
      <w:r w:rsidRPr="000D2922">
        <w:rPr>
          <w:bCs/>
          <w:i/>
          <w:noProof/>
        </w:rPr>
        <w:t>Nat. Med.</w:t>
      </w:r>
      <w:r>
        <w:rPr>
          <w:bCs/>
          <w:noProof/>
        </w:rPr>
        <w:t xml:space="preserve"> </w:t>
      </w:r>
      <w:r w:rsidRPr="000D2922">
        <w:rPr>
          <w:b/>
          <w:bCs/>
          <w:noProof/>
        </w:rPr>
        <w:t>26</w:t>
      </w:r>
      <w:r>
        <w:rPr>
          <w:bCs/>
          <w:noProof/>
        </w:rPr>
        <w:t>, 1835–1838 (2020).</w:t>
      </w:r>
    </w:p>
    <w:p w14:paraId="5B2C1A25" w14:textId="77777777" w:rsidR="000D2922" w:rsidRDefault="000D2922" w:rsidP="0089542D">
      <w:pPr>
        <w:tabs>
          <w:tab w:val="left" w:pos="440"/>
        </w:tabs>
        <w:spacing w:after="0" w:line="480" w:lineRule="auto"/>
        <w:ind w:left="440" w:hanging="440"/>
        <w:rPr>
          <w:bCs/>
          <w:noProof/>
        </w:rPr>
      </w:pPr>
      <w:r>
        <w:rPr>
          <w:bCs/>
          <w:noProof/>
        </w:rPr>
        <w:t>14.</w:t>
      </w:r>
      <w:r>
        <w:rPr>
          <w:bCs/>
          <w:noProof/>
        </w:rPr>
        <w:tab/>
        <w:t xml:space="preserve">Romeo-Aznar, V., Paul, R., Telle, O. &amp; Pascual, M. Mosquito-borne transmission in urban landscapes: the missing link between vector abundance and human density. </w:t>
      </w:r>
      <w:r w:rsidRPr="000D2922">
        <w:rPr>
          <w:bCs/>
          <w:i/>
          <w:noProof/>
        </w:rPr>
        <w:t>Proc. Biol. Sci.</w:t>
      </w:r>
      <w:r>
        <w:rPr>
          <w:bCs/>
          <w:noProof/>
        </w:rPr>
        <w:t xml:space="preserve"> </w:t>
      </w:r>
      <w:r w:rsidRPr="000D2922">
        <w:rPr>
          <w:b/>
          <w:bCs/>
          <w:noProof/>
        </w:rPr>
        <w:t>285</w:t>
      </w:r>
      <w:r>
        <w:rPr>
          <w:bCs/>
          <w:noProof/>
        </w:rPr>
        <w:t>, (2018).</w:t>
      </w:r>
    </w:p>
    <w:p w14:paraId="37C7691F" w14:textId="77777777" w:rsidR="000D2922" w:rsidRDefault="000D2922" w:rsidP="0089542D">
      <w:pPr>
        <w:tabs>
          <w:tab w:val="left" w:pos="440"/>
        </w:tabs>
        <w:spacing w:after="0" w:line="480" w:lineRule="auto"/>
        <w:ind w:left="440" w:hanging="440"/>
        <w:rPr>
          <w:bCs/>
          <w:noProof/>
        </w:rPr>
      </w:pPr>
      <w:r w:rsidRPr="000D2922">
        <w:rPr>
          <w:bCs/>
          <w:noProof/>
          <w:lang w:val="fr-FR"/>
        </w:rPr>
        <w:t>15.</w:t>
      </w:r>
      <w:r w:rsidRPr="000D2922">
        <w:rPr>
          <w:bCs/>
          <w:noProof/>
          <w:lang w:val="fr-FR"/>
        </w:rPr>
        <w:tab/>
        <w:t xml:space="preserve">Mourou, J.-R. </w:t>
      </w:r>
      <w:r w:rsidRPr="000D2922">
        <w:rPr>
          <w:bCs/>
          <w:i/>
          <w:noProof/>
          <w:lang w:val="fr-FR"/>
        </w:rPr>
        <w:t>et al.</w:t>
      </w:r>
      <w:r w:rsidRPr="000D2922">
        <w:rPr>
          <w:bCs/>
          <w:noProof/>
          <w:lang w:val="fr-FR"/>
        </w:rPr>
        <w:t xml:space="preserve"> </w:t>
      </w:r>
      <w:r>
        <w:rPr>
          <w:bCs/>
          <w:noProof/>
        </w:rPr>
        <w:t xml:space="preserve">Malaria transmission in Libreville: results of a one year survey. </w:t>
      </w:r>
      <w:r w:rsidRPr="000D2922">
        <w:rPr>
          <w:bCs/>
          <w:i/>
          <w:noProof/>
        </w:rPr>
        <w:t>Malar. J.</w:t>
      </w:r>
      <w:r>
        <w:rPr>
          <w:bCs/>
          <w:noProof/>
        </w:rPr>
        <w:t xml:space="preserve"> </w:t>
      </w:r>
      <w:r w:rsidRPr="000D2922">
        <w:rPr>
          <w:b/>
          <w:bCs/>
          <w:noProof/>
        </w:rPr>
        <w:t>11</w:t>
      </w:r>
      <w:r>
        <w:rPr>
          <w:bCs/>
          <w:noProof/>
        </w:rPr>
        <w:t>, 40 (2012).</w:t>
      </w:r>
    </w:p>
    <w:p w14:paraId="639E35BE" w14:textId="77777777" w:rsidR="000D2922" w:rsidRDefault="000D2922" w:rsidP="0089542D">
      <w:pPr>
        <w:tabs>
          <w:tab w:val="left" w:pos="440"/>
        </w:tabs>
        <w:spacing w:after="0" w:line="480" w:lineRule="auto"/>
        <w:ind w:left="440" w:hanging="440"/>
        <w:rPr>
          <w:bCs/>
          <w:noProof/>
        </w:rPr>
      </w:pPr>
      <w:r>
        <w:rPr>
          <w:bCs/>
          <w:noProof/>
        </w:rPr>
        <w:t>16.</w:t>
      </w:r>
      <w:r>
        <w:rPr>
          <w:bCs/>
          <w:noProof/>
        </w:rPr>
        <w:tab/>
        <w:t xml:space="preserve">Wang, S.-J. </w:t>
      </w:r>
      <w:r w:rsidRPr="000D2922">
        <w:rPr>
          <w:bCs/>
          <w:i/>
          <w:noProof/>
        </w:rPr>
        <w:t>et al.</w:t>
      </w:r>
      <w:r>
        <w:rPr>
          <w:bCs/>
          <w:noProof/>
        </w:rPr>
        <w:t xml:space="preserve"> Rapid Urban Malaria Appraisal (RUMA) IV: epidemiology of urban malaria in Cotonou (Benin). </w:t>
      </w:r>
      <w:r w:rsidRPr="000D2922">
        <w:rPr>
          <w:bCs/>
          <w:i/>
          <w:noProof/>
        </w:rPr>
        <w:t>Malar. J.</w:t>
      </w:r>
      <w:r>
        <w:rPr>
          <w:bCs/>
          <w:noProof/>
        </w:rPr>
        <w:t xml:space="preserve"> </w:t>
      </w:r>
      <w:r w:rsidRPr="000D2922">
        <w:rPr>
          <w:b/>
          <w:bCs/>
          <w:noProof/>
        </w:rPr>
        <w:t>5</w:t>
      </w:r>
      <w:r>
        <w:rPr>
          <w:bCs/>
          <w:noProof/>
        </w:rPr>
        <w:t>, 45 (2006).</w:t>
      </w:r>
    </w:p>
    <w:p w14:paraId="2B19F26F" w14:textId="77777777" w:rsidR="000D2922" w:rsidRDefault="000D2922" w:rsidP="0089542D">
      <w:pPr>
        <w:tabs>
          <w:tab w:val="left" w:pos="440"/>
        </w:tabs>
        <w:spacing w:after="0" w:line="480" w:lineRule="auto"/>
        <w:ind w:left="440" w:hanging="440"/>
        <w:rPr>
          <w:bCs/>
          <w:noProof/>
        </w:rPr>
      </w:pPr>
      <w:r>
        <w:rPr>
          <w:bCs/>
          <w:noProof/>
        </w:rPr>
        <w:t>17.</w:t>
      </w:r>
      <w:r>
        <w:rPr>
          <w:bCs/>
          <w:noProof/>
        </w:rPr>
        <w:tab/>
        <w:t xml:space="preserve">Klinkenberg, E., McCall, P., Wilson, M. D., Amerasinghe, F. P. &amp; Donnelly, M. J. Impact of urban agriculture on malaria vectors in Accra, Ghana. </w:t>
      </w:r>
      <w:r w:rsidRPr="000D2922">
        <w:rPr>
          <w:bCs/>
          <w:i/>
          <w:noProof/>
        </w:rPr>
        <w:t>Malar. J.</w:t>
      </w:r>
      <w:r>
        <w:rPr>
          <w:bCs/>
          <w:noProof/>
        </w:rPr>
        <w:t xml:space="preserve"> </w:t>
      </w:r>
      <w:r w:rsidRPr="000D2922">
        <w:rPr>
          <w:b/>
          <w:bCs/>
          <w:noProof/>
        </w:rPr>
        <w:t>7</w:t>
      </w:r>
      <w:r>
        <w:rPr>
          <w:bCs/>
          <w:noProof/>
        </w:rPr>
        <w:t>, 151 (2008).</w:t>
      </w:r>
    </w:p>
    <w:p w14:paraId="45E8630A" w14:textId="77777777" w:rsidR="000D2922" w:rsidRDefault="000D2922" w:rsidP="0089542D">
      <w:pPr>
        <w:tabs>
          <w:tab w:val="left" w:pos="440"/>
        </w:tabs>
        <w:spacing w:after="0" w:line="480" w:lineRule="auto"/>
        <w:ind w:left="440" w:hanging="440"/>
        <w:rPr>
          <w:bCs/>
          <w:noProof/>
        </w:rPr>
      </w:pPr>
      <w:r>
        <w:rPr>
          <w:bCs/>
          <w:noProof/>
        </w:rPr>
        <w:t>18.</w:t>
      </w:r>
      <w:r>
        <w:rPr>
          <w:bCs/>
          <w:noProof/>
        </w:rPr>
        <w:tab/>
        <w:t xml:space="preserve">Organization, W. H. &amp; Others. Global technical strategy for malaria 2016-2030. 2021 update. </w:t>
      </w:r>
      <w:r w:rsidRPr="000D2922">
        <w:rPr>
          <w:bCs/>
          <w:i/>
          <w:noProof/>
        </w:rPr>
        <w:t>World Health Organization: Geneva</w:t>
      </w:r>
      <w:r>
        <w:rPr>
          <w:bCs/>
          <w:noProof/>
        </w:rPr>
        <w:t xml:space="preserve"> (2021).</w:t>
      </w:r>
    </w:p>
    <w:p w14:paraId="612C4E3B" w14:textId="77777777" w:rsidR="000D2922" w:rsidRDefault="000D2922" w:rsidP="0089542D">
      <w:pPr>
        <w:tabs>
          <w:tab w:val="left" w:pos="440"/>
        </w:tabs>
        <w:spacing w:after="0" w:line="480" w:lineRule="auto"/>
        <w:ind w:left="440" w:hanging="440"/>
        <w:rPr>
          <w:bCs/>
          <w:noProof/>
        </w:rPr>
      </w:pPr>
      <w:r>
        <w:rPr>
          <w:bCs/>
          <w:noProof/>
        </w:rPr>
        <w:t>19.</w:t>
      </w:r>
      <w:r>
        <w:rPr>
          <w:bCs/>
          <w:noProof/>
        </w:rPr>
        <w:tab/>
        <w:t xml:space="preserve">Batra, C. P., Adak, T., Sharma, V. P. &amp; Mittal, P. K. Impact of urbanization on bionomics of An. culicifacies and An. stephensi in Delhi. </w:t>
      </w:r>
      <w:r w:rsidRPr="000D2922">
        <w:rPr>
          <w:bCs/>
          <w:i/>
          <w:noProof/>
        </w:rPr>
        <w:t>Indian J. Malariol.</w:t>
      </w:r>
      <w:r>
        <w:rPr>
          <w:bCs/>
          <w:noProof/>
        </w:rPr>
        <w:t xml:space="preserve"> </w:t>
      </w:r>
      <w:r w:rsidRPr="000D2922">
        <w:rPr>
          <w:b/>
          <w:bCs/>
          <w:noProof/>
        </w:rPr>
        <w:t>38</w:t>
      </w:r>
      <w:r>
        <w:rPr>
          <w:bCs/>
          <w:noProof/>
        </w:rPr>
        <w:t>, 61–75 (2001).</w:t>
      </w:r>
    </w:p>
    <w:p w14:paraId="4BFDB460" w14:textId="77777777" w:rsidR="000D2922" w:rsidRDefault="000D2922" w:rsidP="0089542D">
      <w:pPr>
        <w:tabs>
          <w:tab w:val="left" w:pos="440"/>
        </w:tabs>
        <w:spacing w:after="0" w:line="480" w:lineRule="auto"/>
        <w:ind w:left="440" w:hanging="440"/>
        <w:rPr>
          <w:bCs/>
          <w:noProof/>
        </w:rPr>
      </w:pPr>
      <w:r>
        <w:rPr>
          <w:bCs/>
          <w:noProof/>
        </w:rPr>
        <w:t>20.</w:t>
      </w:r>
      <w:r>
        <w:rPr>
          <w:bCs/>
          <w:noProof/>
        </w:rPr>
        <w:tab/>
        <w:t xml:space="preserve">Thomas, S. </w:t>
      </w:r>
      <w:r w:rsidRPr="000D2922">
        <w:rPr>
          <w:bCs/>
          <w:i/>
          <w:noProof/>
        </w:rPr>
        <w:t>et al.</w:t>
      </w:r>
      <w:r>
        <w:rPr>
          <w:bCs/>
          <w:noProof/>
        </w:rPr>
        <w:t xml:space="preserve"> Overhead tank is the potential breeding habitat of Anopheles stephensi in an urban transmission setting of Chennai, India. </w:t>
      </w:r>
      <w:r w:rsidRPr="000D2922">
        <w:rPr>
          <w:bCs/>
          <w:i/>
          <w:noProof/>
        </w:rPr>
        <w:t>Malar. J.</w:t>
      </w:r>
      <w:r>
        <w:rPr>
          <w:bCs/>
          <w:noProof/>
        </w:rPr>
        <w:t xml:space="preserve"> </w:t>
      </w:r>
      <w:r w:rsidRPr="000D2922">
        <w:rPr>
          <w:b/>
          <w:bCs/>
          <w:noProof/>
        </w:rPr>
        <w:t>15</w:t>
      </w:r>
      <w:r>
        <w:rPr>
          <w:bCs/>
          <w:noProof/>
        </w:rPr>
        <w:t>, 274 (2016).</w:t>
      </w:r>
    </w:p>
    <w:p w14:paraId="0E7B5B0C" w14:textId="77777777" w:rsidR="000D2922" w:rsidRDefault="000D2922" w:rsidP="0089542D">
      <w:pPr>
        <w:tabs>
          <w:tab w:val="left" w:pos="440"/>
        </w:tabs>
        <w:spacing w:after="0" w:line="480" w:lineRule="auto"/>
        <w:ind w:left="440" w:hanging="440"/>
        <w:rPr>
          <w:bCs/>
          <w:noProof/>
        </w:rPr>
      </w:pPr>
      <w:r>
        <w:rPr>
          <w:bCs/>
          <w:noProof/>
        </w:rPr>
        <w:t>21.</w:t>
      </w:r>
      <w:r>
        <w:rPr>
          <w:bCs/>
          <w:noProof/>
        </w:rPr>
        <w:tab/>
        <w:t xml:space="preserve">Kumar, A. &amp; Thavaselvam, D. Breeding habitats and their contribution to Anopheles stephensi in Panaji. </w:t>
      </w:r>
      <w:r w:rsidRPr="000D2922">
        <w:rPr>
          <w:bCs/>
          <w:i/>
          <w:noProof/>
        </w:rPr>
        <w:t>Indian J. Malariol.</w:t>
      </w:r>
      <w:r>
        <w:rPr>
          <w:bCs/>
          <w:noProof/>
        </w:rPr>
        <w:t xml:space="preserve"> </w:t>
      </w:r>
      <w:r w:rsidRPr="000D2922">
        <w:rPr>
          <w:b/>
          <w:bCs/>
          <w:noProof/>
        </w:rPr>
        <w:t>29</w:t>
      </w:r>
      <w:r>
        <w:rPr>
          <w:bCs/>
          <w:noProof/>
        </w:rPr>
        <w:t>, 35–40 (1992).</w:t>
      </w:r>
    </w:p>
    <w:p w14:paraId="44C22545" w14:textId="77777777" w:rsidR="000D2922" w:rsidRDefault="000D2922" w:rsidP="0089542D">
      <w:pPr>
        <w:tabs>
          <w:tab w:val="left" w:pos="440"/>
        </w:tabs>
        <w:spacing w:after="0" w:line="480" w:lineRule="auto"/>
        <w:ind w:left="440" w:hanging="440"/>
        <w:rPr>
          <w:bCs/>
          <w:noProof/>
        </w:rPr>
      </w:pPr>
      <w:r>
        <w:rPr>
          <w:bCs/>
          <w:noProof/>
        </w:rPr>
        <w:t>22.</w:t>
      </w:r>
      <w:r>
        <w:rPr>
          <w:bCs/>
          <w:noProof/>
        </w:rPr>
        <w:tab/>
        <w:t xml:space="preserve">Faulde, M. K., Rueda, L. M. &amp; Khaireh, B. A. First record of the Asian malaria vector Anopheles stephensi and its possible role in the resurgence of malaria in Djibouti, Horn of Africa. </w:t>
      </w:r>
      <w:r w:rsidRPr="000D2922">
        <w:rPr>
          <w:bCs/>
          <w:i/>
          <w:noProof/>
        </w:rPr>
        <w:t>Acta Trop.</w:t>
      </w:r>
      <w:r>
        <w:rPr>
          <w:bCs/>
          <w:noProof/>
        </w:rPr>
        <w:t xml:space="preserve"> </w:t>
      </w:r>
      <w:r w:rsidRPr="000D2922">
        <w:rPr>
          <w:b/>
          <w:bCs/>
          <w:noProof/>
        </w:rPr>
        <w:t>139</w:t>
      </w:r>
      <w:r>
        <w:rPr>
          <w:bCs/>
          <w:noProof/>
        </w:rPr>
        <w:t>, 39–43 (2014).</w:t>
      </w:r>
    </w:p>
    <w:p w14:paraId="52423E85" w14:textId="77777777" w:rsidR="000D2922" w:rsidRDefault="000D2922" w:rsidP="0089542D">
      <w:pPr>
        <w:tabs>
          <w:tab w:val="left" w:pos="440"/>
        </w:tabs>
        <w:spacing w:after="0" w:line="480" w:lineRule="auto"/>
        <w:ind w:left="440" w:hanging="440"/>
        <w:rPr>
          <w:bCs/>
          <w:noProof/>
        </w:rPr>
      </w:pPr>
      <w:r>
        <w:rPr>
          <w:bCs/>
          <w:noProof/>
        </w:rPr>
        <w:t>23.</w:t>
      </w:r>
      <w:r>
        <w:rPr>
          <w:bCs/>
          <w:noProof/>
        </w:rPr>
        <w:tab/>
        <w:t xml:space="preserve">Balkew, M. </w:t>
      </w:r>
      <w:r w:rsidRPr="000D2922">
        <w:rPr>
          <w:bCs/>
          <w:i/>
          <w:noProof/>
        </w:rPr>
        <w:t>et al.</w:t>
      </w:r>
      <w:r>
        <w:rPr>
          <w:bCs/>
          <w:noProof/>
        </w:rPr>
        <w:t xml:space="preserve"> Geographical distribution of Anopheles stephensi in eastern Ethiopia. </w:t>
      </w:r>
      <w:r w:rsidRPr="000D2922">
        <w:rPr>
          <w:bCs/>
          <w:i/>
          <w:noProof/>
        </w:rPr>
        <w:t>Parasit. Vectors</w:t>
      </w:r>
      <w:r>
        <w:rPr>
          <w:bCs/>
          <w:noProof/>
        </w:rPr>
        <w:t xml:space="preserve"> </w:t>
      </w:r>
      <w:r w:rsidRPr="000D2922">
        <w:rPr>
          <w:b/>
          <w:bCs/>
          <w:noProof/>
        </w:rPr>
        <w:t>13</w:t>
      </w:r>
      <w:r>
        <w:rPr>
          <w:bCs/>
          <w:noProof/>
        </w:rPr>
        <w:t>, 35 (2020).</w:t>
      </w:r>
    </w:p>
    <w:p w14:paraId="5C1DC167" w14:textId="77777777" w:rsidR="000D2922" w:rsidRDefault="000D2922" w:rsidP="0089542D">
      <w:pPr>
        <w:tabs>
          <w:tab w:val="left" w:pos="440"/>
        </w:tabs>
        <w:spacing w:after="0" w:line="480" w:lineRule="auto"/>
        <w:ind w:left="440" w:hanging="440"/>
        <w:rPr>
          <w:bCs/>
          <w:noProof/>
        </w:rPr>
      </w:pPr>
      <w:r>
        <w:rPr>
          <w:bCs/>
          <w:noProof/>
        </w:rPr>
        <w:t>24.</w:t>
      </w:r>
      <w:r>
        <w:rPr>
          <w:bCs/>
          <w:noProof/>
        </w:rPr>
        <w:tab/>
        <w:t xml:space="preserve">Tadesse, F. G. </w:t>
      </w:r>
      <w:r w:rsidRPr="000D2922">
        <w:rPr>
          <w:bCs/>
          <w:i/>
          <w:noProof/>
        </w:rPr>
        <w:t>et al.</w:t>
      </w:r>
      <w:r>
        <w:rPr>
          <w:bCs/>
          <w:noProof/>
        </w:rPr>
        <w:t xml:space="preserve"> Anopheles stephensi Mosquitoes as Vectors of Plasmodium vivax and falciparum, Horn of Africa, 2019. </w:t>
      </w:r>
      <w:r w:rsidRPr="000D2922">
        <w:rPr>
          <w:bCs/>
          <w:i/>
          <w:noProof/>
        </w:rPr>
        <w:t>Emerg. Infect. Dis.</w:t>
      </w:r>
      <w:r>
        <w:rPr>
          <w:bCs/>
          <w:noProof/>
        </w:rPr>
        <w:t xml:space="preserve"> </w:t>
      </w:r>
      <w:r w:rsidRPr="000D2922">
        <w:rPr>
          <w:b/>
          <w:bCs/>
          <w:noProof/>
        </w:rPr>
        <w:t>27</w:t>
      </w:r>
      <w:r>
        <w:rPr>
          <w:bCs/>
          <w:noProof/>
        </w:rPr>
        <w:t>, 603–607 (2021).</w:t>
      </w:r>
    </w:p>
    <w:p w14:paraId="7581F04E" w14:textId="77777777" w:rsidR="000D2922" w:rsidRDefault="000D2922" w:rsidP="0089542D">
      <w:pPr>
        <w:tabs>
          <w:tab w:val="left" w:pos="440"/>
        </w:tabs>
        <w:spacing w:after="0" w:line="480" w:lineRule="auto"/>
        <w:ind w:left="440" w:hanging="440"/>
        <w:rPr>
          <w:bCs/>
          <w:noProof/>
        </w:rPr>
      </w:pPr>
      <w:r>
        <w:rPr>
          <w:bCs/>
          <w:noProof/>
        </w:rPr>
        <w:t>25.</w:t>
      </w:r>
      <w:r>
        <w:rPr>
          <w:bCs/>
          <w:noProof/>
        </w:rPr>
        <w:tab/>
        <w:t xml:space="preserve">Ahmed, A. </w:t>
      </w:r>
      <w:r w:rsidRPr="000D2922">
        <w:rPr>
          <w:bCs/>
          <w:i/>
          <w:noProof/>
        </w:rPr>
        <w:t>et al.</w:t>
      </w:r>
      <w:r>
        <w:rPr>
          <w:bCs/>
          <w:noProof/>
        </w:rPr>
        <w:t xml:space="preserve"> Invasive malaria vector anopheles stephensi mosquitoes in Sudan, 2016-2018. </w:t>
      </w:r>
      <w:r w:rsidRPr="000D2922">
        <w:rPr>
          <w:bCs/>
          <w:i/>
          <w:noProof/>
        </w:rPr>
        <w:t>Emerg. Infect. Dis.</w:t>
      </w:r>
      <w:r>
        <w:rPr>
          <w:bCs/>
          <w:noProof/>
        </w:rPr>
        <w:t xml:space="preserve"> </w:t>
      </w:r>
      <w:r w:rsidRPr="000D2922">
        <w:rPr>
          <w:b/>
          <w:bCs/>
          <w:noProof/>
        </w:rPr>
        <w:t>27</w:t>
      </w:r>
      <w:r>
        <w:rPr>
          <w:bCs/>
          <w:noProof/>
        </w:rPr>
        <w:t>, 2952–2954 (2021).</w:t>
      </w:r>
    </w:p>
    <w:p w14:paraId="22249FD6" w14:textId="77777777" w:rsidR="000D2922" w:rsidRDefault="000D2922" w:rsidP="0089542D">
      <w:pPr>
        <w:tabs>
          <w:tab w:val="left" w:pos="440"/>
        </w:tabs>
        <w:spacing w:after="0" w:line="480" w:lineRule="auto"/>
        <w:ind w:left="440" w:hanging="440"/>
        <w:rPr>
          <w:bCs/>
          <w:noProof/>
        </w:rPr>
      </w:pPr>
      <w:r>
        <w:rPr>
          <w:bCs/>
          <w:noProof/>
        </w:rPr>
        <w:lastRenderedPageBreak/>
        <w:t>26.</w:t>
      </w:r>
      <w:r>
        <w:rPr>
          <w:bCs/>
          <w:noProof/>
        </w:rPr>
        <w:tab/>
        <w:t xml:space="preserve">Ahmed, A., Khogali, R., Elnour, M.-A. B., Nakao, R. &amp; Salim, B. Emergence of the invasive malaria vector Anopheles stephensi in Khartoum State, Central Sudan. </w:t>
      </w:r>
      <w:r w:rsidRPr="000D2922">
        <w:rPr>
          <w:bCs/>
          <w:i/>
          <w:noProof/>
        </w:rPr>
        <w:t>Parasit. Vectors</w:t>
      </w:r>
      <w:r>
        <w:rPr>
          <w:bCs/>
          <w:noProof/>
        </w:rPr>
        <w:t xml:space="preserve"> </w:t>
      </w:r>
      <w:r w:rsidRPr="000D2922">
        <w:rPr>
          <w:b/>
          <w:bCs/>
          <w:noProof/>
        </w:rPr>
        <w:t>14</w:t>
      </w:r>
      <w:r>
        <w:rPr>
          <w:bCs/>
          <w:noProof/>
        </w:rPr>
        <w:t>, 511 (2021).</w:t>
      </w:r>
    </w:p>
    <w:p w14:paraId="59C23391" w14:textId="77777777" w:rsidR="000D2922" w:rsidRDefault="000D2922" w:rsidP="0089542D">
      <w:pPr>
        <w:tabs>
          <w:tab w:val="left" w:pos="440"/>
        </w:tabs>
        <w:spacing w:after="0" w:line="480" w:lineRule="auto"/>
        <w:ind w:left="440" w:hanging="440"/>
        <w:rPr>
          <w:bCs/>
          <w:noProof/>
        </w:rPr>
      </w:pPr>
      <w:r>
        <w:rPr>
          <w:bCs/>
          <w:noProof/>
        </w:rPr>
        <w:t>27.</w:t>
      </w:r>
      <w:r>
        <w:rPr>
          <w:bCs/>
          <w:noProof/>
        </w:rPr>
        <w:tab/>
        <w:t xml:space="preserve">Sinka, M. E. </w:t>
      </w:r>
      <w:r w:rsidRPr="000D2922">
        <w:rPr>
          <w:bCs/>
          <w:i/>
          <w:noProof/>
        </w:rPr>
        <w:t>et al.</w:t>
      </w:r>
      <w:r>
        <w:rPr>
          <w:bCs/>
          <w:noProof/>
        </w:rPr>
        <w:t xml:space="preserve"> A new malaria vector in Africa: Predicting the expansion range of Anopheles stephensi and identifying the urban populations at risk. </w:t>
      </w:r>
      <w:r w:rsidRPr="000D2922">
        <w:rPr>
          <w:bCs/>
          <w:i/>
          <w:noProof/>
        </w:rPr>
        <w:t>Proc. Natl. Acad. Sci. U. S. A.</w:t>
      </w:r>
      <w:r>
        <w:rPr>
          <w:bCs/>
          <w:noProof/>
        </w:rPr>
        <w:t xml:space="preserve"> </w:t>
      </w:r>
      <w:r w:rsidRPr="000D2922">
        <w:rPr>
          <w:b/>
          <w:bCs/>
          <w:noProof/>
        </w:rPr>
        <w:t>117</w:t>
      </w:r>
      <w:r>
        <w:rPr>
          <w:bCs/>
          <w:noProof/>
        </w:rPr>
        <w:t>, 24900–24908 (2020).</w:t>
      </w:r>
    </w:p>
    <w:p w14:paraId="0B947C12" w14:textId="77777777" w:rsidR="000D2922" w:rsidRDefault="000D2922" w:rsidP="0089542D">
      <w:pPr>
        <w:tabs>
          <w:tab w:val="left" w:pos="440"/>
        </w:tabs>
        <w:spacing w:after="0" w:line="480" w:lineRule="auto"/>
        <w:ind w:left="440" w:hanging="440"/>
        <w:rPr>
          <w:bCs/>
          <w:noProof/>
        </w:rPr>
      </w:pPr>
      <w:r>
        <w:rPr>
          <w:bCs/>
          <w:noProof/>
        </w:rPr>
        <w:t>28.</w:t>
      </w:r>
      <w:r>
        <w:rPr>
          <w:bCs/>
          <w:noProof/>
        </w:rPr>
        <w:tab/>
        <w:t xml:space="preserve">Hamlet, A. </w:t>
      </w:r>
      <w:r w:rsidRPr="000D2922">
        <w:rPr>
          <w:bCs/>
          <w:i/>
          <w:noProof/>
        </w:rPr>
        <w:t>et al.</w:t>
      </w:r>
      <w:r>
        <w:rPr>
          <w:bCs/>
          <w:noProof/>
        </w:rPr>
        <w:t xml:space="preserve"> The potential impact of Anopheles stephensi establishment on the transmission of Plasmodium falciparum in Ethiopia and prospective control measures. </w:t>
      </w:r>
      <w:r w:rsidRPr="000D2922">
        <w:rPr>
          <w:bCs/>
          <w:i/>
          <w:noProof/>
        </w:rPr>
        <w:t>bioRxiv</w:t>
      </w:r>
      <w:r>
        <w:rPr>
          <w:bCs/>
          <w:noProof/>
        </w:rPr>
        <w:t xml:space="preserve"> (2021) doi:10.1101/2021.08.19.21262272.</w:t>
      </w:r>
    </w:p>
    <w:p w14:paraId="73556A39" w14:textId="77777777" w:rsidR="000D2922" w:rsidRDefault="000D2922" w:rsidP="0089542D">
      <w:pPr>
        <w:tabs>
          <w:tab w:val="left" w:pos="440"/>
        </w:tabs>
        <w:spacing w:after="0" w:line="480" w:lineRule="auto"/>
        <w:ind w:left="440" w:hanging="440"/>
        <w:rPr>
          <w:bCs/>
          <w:noProof/>
        </w:rPr>
      </w:pPr>
      <w:r>
        <w:rPr>
          <w:bCs/>
          <w:noProof/>
        </w:rPr>
        <w:t>29.</w:t>
      </w:r>
      <w:r>
        <w:rPr>
          <w:bCs/>
          <w:noProof/>
        </w:rPr>
        <w:tab/>
        <w:t xml:space="preserve">Feachem, R. G. A. </w:t>
      </w:r>
      <w:r w:rsidRPr="000D2922">
        <w:rPr>
          <w:bCs/>
          <w:i/>
          <w:noProof/>
        </w:rPr>
        <w:t>et al.</w:t>
      </w:r>
      <w:r>
        <w:rPr>
          <w:bCs/>
          <w:noProof/>
        </w:rPr>
        <w:t xml:space="preserve"> Malaria eradication within a generation: ambitious, achievable, and necessary. </w:t>
      </w:r>
      <w:r w:rsidRPr="000D2922">
        <w:rPr>
          <w:bCs/>
          <w:i/>
          <w:noProof/>
        </w:rPr>
        <w:t>Lancet</w:t>
      </w:r>
      <w:r>
        <w:rPr>
          <w:bCs/>
          <w:noProof/>
        </w:rPr>
        <w:t xml:space="preserve"> </w:t>
      </w:r>
      <w:r w:rsidRPr="000D2922">
        <w:rPr>
          <w:b/>
          <w:bCs/>
          <w:noProof/>
        </w:rPr>
        <w:t>394</w:t>
      </w:r>
      <w:r>
        <w:rPr>
          <w:bCs/>
          <w:noProof/>
        </w:rPr>
        <w:t>, 1056–1112 (2019).</w:t>
      </w:r>
    </w:p>
    <w:p w14:paraId="3EC855D8" w14:textId="77777777" w:rsidR="000D2922" w:rsidRDefault="000D2922" w:rsidP="0089542D">
      <w:pPr>
        <w:tabs>
          <w:tab w:val="left" w:pos="440"/>
        </w:tabs>
        <w:spacing w:after="0" w:line="480" w:lineRule="auto"/>
        <w:ind w:left="440" w:hanging="440"/>
        <w:rPr>
          <w:bCs/>
          <w:noProof/>
        </w:rPr>
      </w:pPr>
      <w:r>
        <w:rPr>
          <w:bCs/>
          <w:noProof/>
        </w:rPr>
        <w:t>30.</w:t>
      </w:r>
      <w:r>
        <w:rPr>
          <w:bCs/>
          <w:noProof/>
        </w:rPr>
        <w:tab/>
        <w:t xml:space="preserve">ACCESS-SMC Partnership. Effectiveness of seasonal malaria chemoprevention at scale in west and central Africa: an observational study. </w:t>
      </w:r>
      <w:r w:rsidRPr="000D2922">
        <w:rPr>
          <w:bCs/>
          <w:i/>
          <w:noProof/>
        </w:rPr>
        <w:t>Lancet</w:t>
      </w:r>
      <w:r>
        <w:rPr>
          <w:bCs/>
          <w:noProof/>
        </w:rPr>
        <w:t xml:space="preserve"> </w:t>
      </w:r>
      <w:r w:rsidRPr="000D2922">
        <w:rPr>
          <w:b/>
          <w:bCs/>
          <w:noProof/>
        </w:rPr>
        <w:t>396</w:t>
      </w:r>
      <w:r>
        <w:rPr>
          <w:bCs/>
          <w:noProof/>
        </w:rPr>
        <w:t>, 1829–1840 (2020).</w:t>
      </w:r>
    </w:p>
    <w:p w14:paraId="7229A7A5" w14:textId="77777777" w:rsidR="000D2922" w:rsidRDefault="000D2922" w:rsidP="0089542D">
      <w:pPr>
        <w:tabs>
          <w:tab w:val="left" w:pos="440"/>
        </w:tabs>
        <w:spacing w:after="0" w:line="480" w:lineRule="auto"/>
        <w:ind w:left="440" w:hanging="440"/>
        <w:rPr>
          <w:bCs/>
          <w:noProof/>
        </w:rPr>
      </w:pPr>
      <w:r>
        <w:rPr>
          <w:bCs/>
          <w:noProof/>
        </w:rPr>
        <w:t>31.</w:t>
      </w:r>
      <w:r>
        <w:rPr>
          <w:bCs/>
          <w:noProof/>
        </w:rPr>
        <w:tab/>
        <w:t xml:space="preserve">Tukei, B. B., Beke, A. &amp; Lamadrid-Figueroa, H. Assessing the effect of indoor residual spraying (IRS) on malaria morbidity in Northern Uganda: a before and after study. </w:t>
      </w:r>
      <w:r w:rsidRPr="000D2922">
        <w:rPr>
          <w:bCs/>
          <w:i/>
          <w:noProof/>
        </w:rPr>
        <w:t>Malar. J.</w:t>
      </w:r>
      <w:r>
        <w:rPr>
          <w:bCs/>
          <w:noProof/>
        </w:rPr>
        <w:t xml:space="preserve"> </w:t>
      </w:r>
      <w:r w:rsidRPr="000D2922">
        <w:rPr>
          <w:b/>
          <w:bCs/>
          <w:noProof/>
        </w:rPr>
        <w:t>16</w:t>
      </w:r>
      <w:r>
        <w:rPr>
          <w:bCs/>
          <w:noProof/>
        </w:rPr>
        <w:t>, 4 (2017).</w:t>
      </w:r>
    </w:p>
    <w:p w14:paraId="0CE673AD" w14:textId="77777777" w:rsidR="000D2922" w:rsidRDefault="000D2922" w:rsidP="0089542D">
      <w:pPr>
        <w:tabs>
          <w:tab w:val="left" w:pos="440"/>
        </w:tabs>
        <w:spacing w:after="0" w:line="480" w:lineRule="auto"/>
        <w:ind w:left="440" w:hanging="440"/>
        <w:rPr>
          <w:bCs/>
          <w:noProof/>
        </w:rPr>
      </w:pPr>
      <w:r>
        <w:rPr>
          <w:bCs/>
          <w:noProof/>
        </w:rPr>
        <w:t>32.</w:t>
      </w:r>
      <w:r>
        <w:rPr>
          <w:bCs/>
          <w:noProof/>
        </w:rPr>
        <w:tab/>
        <w:t xml:space="preserve">Whittaker, C. </w:t>
      </w:r>
      <w:r w:rsidRPr="000D2922">
        <w:rPr>
          <w:bCs/>
          <w:i/>
          <w:noProof/>
        </w:rPr>
        <w:t>et al.</w:t>
      </w:r>
      <w:r>
        <w:rPr>
          <w:bCs/>
          <w:noProof/>
        </w:rPr>
        <w:t xml:space="preserve"> The ecological structure of mosquito population seasonal dynamics. </w:t>
      </w:r>
      <w:r w:rsidRPr="000D2922">
        <w:rPr>
          <w:bCs/>
          <w:i/>
          <w:noProof/>
        </w:rPr>
        <w:t>bioRxiv</w:t>
      </w:r>
      <w:r>
        <w:rPr>
          <w:bCs/>
          <w:noProof/>
        </w:rPr>
        <w:t xml:space="preserve"> (2021) doi:10.1101/2021.01.09.21249456.</w:t>
      </w:r>
    </w:p>
    <w:p w14:paraId="7355981C" w14:textId="77777777" w:rsidR="000D2922" w:rsidRDefault="000D2922" w:rsidP="0089542D">
      <w:pPr>
        <w:tabs>
          <w:tab w:val="left" w:pos="440"/>
        </w:tabs>
        <w:spacing w:after="0" w:line="480" w:lineRule="auto"/>
        <w:ind w:left="440" w:hanging="440"/>
        <w:rPr>
          <w:bCs/>
          <w:noProof/>
        </w:rPr>
      </w:pPr>
      <w:r>
        <w:rPr>
          <w:bCs/>
          <w:noProof/>
        </w:rPr>
        <w:t>33.</w:t>
      </w:r>
      <w:r>
        <w:rPr>
          <w:bCs/>
          <w:noProof/>
        </w:rPr>
        <w:tab/>
        <w:t xml:space="preserve">Carpenter, B. </w:t>
      </w:r>
      <w:r w:rsidRPr="000D2922">
        <w:rPr>
          <w:bCs/>
          <w:i/>
          <w:noProof/>
        </w:rPr>
        <w:t>et al.</w:t>
      </w:r>
      <w:r>
        <w:rPr>
          <w:bCs/>
          <w:noProof/>
        </w:rPr>
        <w:t xml:space="preserve"> Stan: A probabilistic programming language. </w:t>
      </w:r>
      <w:r w:rsidRPr="000D2922">
        <w:rPr>
          <w:bCs/>
          <w:i/>
          <w:noProof/>
        </w:rPr>
        <w:t>J. Stat. Softw.</w:t>
      </w:r>
      <w:r>
        <w:rPr>
          <w:bCs/>
          <w:noProof/>
        </w:rPr>
        <w:t xml:space="preserve"> </w:t>
      </w:r>
      <w:r w:rsidRPr="000D2922">
        <w:rPr>
          <w:b/>
          <w:bCs/>
          <w:noProof/>
        </w:rPr>
        <w:t>76</w:t>
      </w:r>
      <w:r>
        <w:rPr>
          <w:bCs/>
          <w:noProof/>
        </w:rPr>
        <w:t>, 1–32 (2017).</w:t>
      </w:r>
    </w:p>
    <w:p w14:paraId="24B71C1C" w14:textId="77777777" w:rsidR="000D2922" w:rsidRDefault="000D2922" w:rsidP="0089542D">
      <w:pPr>
        <w:tabs>
          <w:tab w:val="left" w:pos="440"/>
        </w:tabs>
        <w:spacing w:after="0" w:line="480" w:lineRule="auto"/>
        <w:ind w:left="440" w:hanging="440"/>
        <w:rPr>
          <w:bCs/>
          <w:noProof/>
        </w:rPr>
      </w:pPr>
      <w:r>
        <w:rPr>
          <w:bCs/>
          <w:noProof/>
        </w:rPr>
        <w:t>34.</w:t>
      </w:r>
      <w:r>
        <w:rPr>
          <w:bCs/>
          <w:noProof/>
        </w:rPr>
        <w:tab/>
        <w:t xml:space="preserve">Fulcher, B. D., Little, M. A. &amp; Jones, N. S. Highly comparative time-series analysis: the empirical structure of time series and their methods. </w:t>
      </w:r>
      <w:r w:rsidRPr="000D2922">
        <w:rPr>
          <w:bCs/>
          <w:i/>
          <w:noProof/>
        </w:rPr>
        <w:t>J. R. Soc. Interface</w:t>
      </w:r>
      <w:r>
        <w:rPr>
          <w:bCs/>
          <w:noProof/>
        </w:rPr>
        <w:t xml:space="preserve"> </w:t>
      </w:r>
      <w:r w:rsidRPr="000D2922">
        <w:rPr>
          <w:b/>
          <w:bCs/>
          <w:noProof/>
        </w:rPr>
        <w:t>10</w:t>
      </w:r>
      <w:r>
        <w:rPr>
          <w:bCs/>
          <w:noProof/>
        </w:rPr>
        <w:t>, 20130048 (2013).</w:t>
      </w:r>
    </w:p>
    <w:p w14:paraId="757C9A34" w14:textId="77777777" w:rsidR="000D2922" w:rsidRDefault="000D2922" w:rsidP="0089542D">
      <w:pPr>
        <w:tabs>
          <w:tab w:val="left" w:pos="440"/>
        </w:tabs>
        <w:spacing w:after="0" w:line="480" w:lineRule="auto"/>
        <w:ind w:left="440" w:hanging="440"/>
        <w:rPr>
          <w:bCs/>
          <w:noProof/>
        </w:rPr>
      </w:pPr>
      <w:r>
        <w:rPr>
          <w:bCs/>
          <w:noProof/>
        </w:rPr>
        <w:t>35.</w:t>
      </w:r>
      <w:r>
        <w:rPr>
          <w:bCs/>
          <w:noProof/>
        </w:rPr>
        <w:tab/>
        <w:t xml:space="preserve">Cairns, M. </w:t>
      </w:r>
      <w:r w:rsidRPr="000D2922">
        <w:rPr>
          <w:bCs/>
          <w:i/>
          <w:noProof/>
        </w:rPr>
        <w:t>et al.</w:t>
      </w:r>
      <w:r>
        <w:rPr>
          <w:bCs/>
          <w:noProof/>
        </w:rPr>
        <w:t xml:space="preserve"> Estimating the potential public health impact of seasonal malaria chemoprevention in African children. </w:t>
      </w:r>
      <w:r w:rsidRPr="000D2922">
        <w:rPr>
          <w:bCs/>
          <w:i/>
          <w:noProof/>
        </w:rPr>
        <w:t>Nat. Commun.</w:t>
      </w:r>
      <w:r>
        <w:rPr>
          <w:bCs/>
          <w:noProof/>
        </w:rPr>
        <w:t xml:space="preserve"> </w:t>
      </w:r>
      <w:r w:rsidRPr="000D2922">
        <w:rPr>
          <w:b/>
          <w:bCs/>
          <w:noProof/>
        </w:rPr>
        <w:t>3</w:t>
      </w:r>
      <w:r>
        <w:rPr>
          <w:bCs/>
          <w:noProof/>
        </w:rPr>
        <w:t>, 881 (2012).</w:t>
      </w:r>
    </w:p>
    <w:p w14:paraId="6E5A5B75" w14:textId="77777777" w:rsidR="000D2922" w:rsidRDefault="000D2922" w:rsidP="0089542D">
      <w:pPr>
        <w:tabs>
          <w:tab w:val="left" w:pos="440"/>
        </w:tabs>
        <w:spacing w:after="0" w:line="480" w:lineRule="auto"/>
        <w:ind w:left="440" w:hanging="440"/>
        <w:rPr>
          <w:bCs/>
          <w:noProof/>
        </w:rPr>
      </w:pPr>
      <w:r>
        <w:rPr>
          <w:bCs/>
          <w:noProof/>
        </w:rPr>
        <w:t>36.</w:t>
      </w:r>
      <w:r>
        <w:rPr>
          <w:bCs/>
          <w:noProof/>
        </w:rPr>
        <w:tab/>
        <w:t>Fick, S. E. &amp; Hijmans, R. J. WorldClim 2: new 1</w:t>
      </w:r>
      <w:r>
        <w:rPr>
          <w:rFonts w:ascii="Cambria Math" w:hAnsi="Cambria Math" w:cs="Cambria Math"/>
          <w:bCs/>
          <w:noProof/>
        </w:rPr>
        <w:t>‐</w:t>
      </w:r>
      <w:r>
        <w:rPr>
          <w:bCs/>
          <w:noProof/>
        </w:rPr>
        <w:t xml:space="preserve">km spatial resolution climate surfaces for global land areas. </w:t>
      </w:r>
      <w:r w:rsidRPr="000D2922">
        <w:rPr>
          <w:bCs/>
          <w:i/>
          <w:noProof/>
        </w:rPr>
        <w:t>Int. J. Climatol.</w:t>
      </w:r>
      <w:r>
        <w:rPr>
          <w:bCs/>
          <w:noProof/>
        </w:rPr>
        <w:t xml:space="preserve"> </w:t>
      </w:r>
      <w:r w:rsidRPr="000D2922">
        <w:rPr>
          <w:b/>
          <w:bCs/>
          <w:noProof/>
        </w:rPr>
        <w:t>37</w:t>
      </w:r>
      <w:r>
        <w:rPr>
          <w:bCs/>
          <w:noProof/>
        </w:rPr>
        <w:t>, 4302</w:t>
      </w:r>
      <w:r>
        <w:rPr>
          <w:rFonts w:ascii="Arial" w:hAnsi="Arial" w:cs="Arial"/>
          <w:bCs/>
          <w:noProof/>
        </w:rPr>
        <w:t>–</w:t>
      </w:r>
      <w:r>
        <w:rPr>
          <w:bCs/>
          <w:noProof/>
        </w:rPr>
        <w:t>4315 (2017).</w:t>
      </w:r>
    </w:p>
    <w:p w14:paraId="38513D63" w14:textId="77777777" w:rsidR="000D2922" w:rsidRDefault="000D2922" w:rsidP="0089542D">
      <w:pPr>
        <w:tabs>
          <w:tab w:val="left" w:pos="440"/>
        </w:tabs>
        <w:spacing w:after="0" w:line="480" w:lineRule="auto"/>
        <w:ind w:left="440" w:hanging="440"/>
        <w:rPr>
          <w:bCs/>
          <w:noProof/>
        </w:rPr>
      </w:pPr>
      <w:r>
        <w:rPr>
          <w:bCs/>
          <w:noProof/>
        </w:rPr>
        <w:lastRenderedPageBreak/>
        <w:t>37.</w:t>
      </w:r>
      <w:r>
        <w:rPr>
          <w:bCs/>
          <w:noProof/>
        </w:rPr>
        <w:tab/>
        <w:t xml:space="preserve">Wright, M. N. &amp; Ziegler, A. ranger: A Fast Implementation of Random Forests for High Dimensional Data in C++ and R. </w:t>
      </w:r>
      <w:r w:rsidRPr="000D2922">
        <w:rPr>
          <w:bCs/>
          <w:i/>
          <w:noProof/>
        </w:rPr>
        <w:t>arXiv [stat.ML]</w:t>
      </w:r>
      <w:r>
        <w:rPr>
          <w:bCs/>
          <w:noProof/>
        </w:rPr>
        <w:t xml:space="preserve"> (2015).</w:t>
      </w:r>
    </w:p>
    <w:p w14:paraId="0EAB4B31" w14:textId="77777777" w:rsidR="000D2922" w:rsidRDefault="000D2922" w:rsidP="0089542D">
      <w:pPr>
        <w:tabs>
          <w:tab w:val="left" w:pos="440"/>
        </w:tabs>
        <w:spacing w:after="0" w:line="480" w:lineRule="auto"/>
        <w:ind w:left="440" w:hanging="440"/>
        <w:rPr>
          <w:bCs/>
          <w:noProof/>
        </w:rPr>
      </w:pPr>
      <w:r>
        <w:rPr>
          <w:bCs/>
          <w:noProof/>
        </w:rPr>
        <w:t>38.</w:t>
      </w:r>
      <w:r>
        <w:rPr>
          <w:bCs/>
          <w:noProof/>
        </w:rPr>
        <w:tab/>
        <w:t xml:space="preserve">Kuhn, M. &amp; Wickham, H. Tidymodels: a collection of packages for modeling and machine learning using tidyverse principles. </w:t>
      </w:r>
      <w:r w:rsidRPr="000D2922">
        <w:rPr>
          <w:bCs/>
          <w:i/>
          <w:noProof/>
        </w:rPr>
        <w:t>Boston, MA, USA. [(accessed on 10 December 2020)]</w:t>
      </w:r>
      <w:r>
        <w:rPr>
          <w:bCs/>
          <w:noProof/>
        </w:rPr>
        <w:t xml:space="preserve"> (2020).</w:t>
      </w:r>
    </w:p>
    <w:p w14:paraId="43ABE57A" w14:textId="77777777" w:rsidR="000D2922" w:rsidRDefault="000D2922" w:rsidP="0089542D">
      <w:pPr>
        <w:tabs>
          <w:tab w:val="left" w:pos="440"/>
        </w:tabs>
        <w:spacing w:after="0" w:line="480" w:lineRule="auto"/>
        <w:ind w:left="440" w:hanging="440"/>
        <w:rPr>
          <w:bCs/>
          <w:noProof/>
        </w:rPr>
      </w:pPr>
      <w:r>
        <w:rPr>
          <w:bCs/>
          <w:noProof/>
        </w:rPr>
        <w:t>39.</w:t>
      </w:r>
      <w:r>
        <w:rPr>
          <w:bCs/>
          <w:noProof/>
        </w:rPr>
        <w:tab/>
        <w:t xml:space="preserve">Chawla, N. V., Bowyer, K. W., Hall, L. O. &amp; Kegelmeyer, W. P. SMOTE: Synthetic Minority Over-sampling Technique. </w:t>
      </w:r>
      <w:r w:rsidRPr="000D2922">
        <w:rPr>
          <w:bCs/>
          <w:i/>
          <w:noProof/>
        </w:rPr>
        <w:t>J. Artif. Intell. Res.</w:t>
      </w:r>
      <w:r>
        <w:rPr>
          <w:bCs/>
          <w:noProof/>
        </w:rPr>
        <w:t xml:space="preserve"> </w:t>
      </w:r>
      <w:r w:rsidRPr="000D2922">
        <w:rPr>
          <w:b/>
          <w:bCs/>
          <w:noProof/>
        </w:rPr>
        <w:t>16</w:t>
      </w:r>
      <w:r>
        <w:rPr>
          <w:bCs/>
          <w:noProof/>
        </w:rPr>
        <w:t>, 321–357 (2002).</w:t>
      </w:r>
    </w:p>
    <w:p w14:paraId="76FADA25" w14:textId="77777777" w:rsidR="000D2922" w:rsidRDefault="000D2922" w:rsidP="0089542D">
      <w:pPr>
        <w:tabs>
          <w:tab w:val="left" w:pos="440"/>
        </w:tabs>
        <w:spacing w:after="0" w:line="480" w:lineRule="auto"/>
        <w:ind w:left="440" w:hanging="440"/>
        <w:rPr>
          <w:bCs/>
          <w:noProof/>
        </w:rPr>
      </w:pPr>
      <w:r>
        <w:rPr>
          <w:bCs/>
          <w:noProof/>
        </w:rPr>
        <w:t>40.</w:t>
      </w:r>
      <w:r>
        <w:rPr>
          <w:bCs/>
          <w:noProof/>
        </w:rPr>
        <w:tab/>
        <w:t xml:space="preserve">Griffin, J. T., Ferguson, N. M. &amp; Ghani, A. C. Estimates of the changing age-burden of Plasmodium falciparum malaria disease in sub-Saharan Africa. </w:t>
      </w:r>
      <w:r w:rsidRPr="000D2922">
        <w:rPr>
          <w:bCs/>
          <w:i/>
          <w:noProof/>
        </w:rPr>
        <w:t>Nat. Commun.</w:t>
      </w:r>
      <w:r>
        <w:rPr>
          <w:bCs/>
          <w:noProof/>
        </w:rPr>
        <w:t xml:space="preserve"> </w:t>
      </w:r>
      <w:r w:rsidRPr="000D2922">
        <w:rPr>
          <w:b/>
          <w:bCs/>
          <w:noProof/>
        </w:rPr>
        <w:t>5</w:t>
      </w:r>
      <w:r>
        <w:rPr>
          <w:bCs/>
          <w:noProof/>
        </w:rPr>
        <w:t>, 3136 (2014).</w:t>
      </w:r>
    </w:p>
    <w:p w14:paraId="4C92C59F" w14:textId="77777777" w:rsidR="000D2922" w:rsidRDefault="000D2922" w:rsidP="0089542D">
      <w:pPr>
        <w:tabs>
          <w:tab w:val="left" w:pos="440"/>
        </w:tabs>
        <w:spacing w:after="0" w:line="480" w:lineRule="auto"/>
        <w:ind w:left="440" w:hanging="440"/>
        <w:rPr>
          <w:bCs/>
          <w:noProof/>
        </w:rPr>
      </w:pPr>
      <w:r>
        <w:rPr>
          <w:bCs/>
          <w:noProof/>
        </w:rPr>
        <w:t>41.</w:t>
      </w:r>
      <w:r>
        <w:rPr>
          <w:bCs/>
          <w:noProof/>
        </w:rPr>
        <w:tab/>
        <w:t xml:space="preserve">Challenger, J. D. </w:t>
      </w:r>
      <w:r w:rsidRPr="000D2922">
        <w:rPr>
          <w:bCs/>
          <w:i/>
          <w:noProof/>
        </w:rPr>
        <w:t>et al.</w:t>
      </w:r>
      <w:r>
        <w:rPr>
          <w:bCs/>
          <w:noProof/>
        </w:rPr>
        <w:t xml:space="preserve"> Predicting the public health impact of a malaria transmission-blocking vaccine. </w:t>
      </w:r>
      <w:r w:rsidRPr="000D2922">
        <w:rPr>
          <w:bCs/>
          <w:i/>
          <w:noProof/>
        </w:rPr>
        <w:t>Nat. Commun.</w:t>
      </w:r>
      <w:r>
        <w:rPr>
          <w:bCs/>
          <w:noProof/>
        </w:rPr>
        <w:t xml:space="preserve"> </w:t>
      </w:r>
      <w:r w:rsidRPr="000D2922">
        <w:rPr>
          <w:b/>
          <w:bCs/>
          <w:noProof/>
        </w:rPr>
        <w:t>12</w:t>
      </w:r>
      <w:r>
        <w:rPr>
          <w:bCs/>
          <w:noProof/>
        </w:rPr>
        <w:t>, 1494 (2021).</w:t>
      </w:r>
    </w:p>
    <w:p w14:paraId="3DB82CFA" w14:textId="35B44BCA" w:rsidR="0089542D" w:rsidRPr="00D11DDD" w:rsidRDefault="000D2922" w:rsidP="0089542D">
      <w:pPr>
        <w:tabs>
          <w:tab w:val="left" w:pos="440"/>
        </w:tabs>
        <w:spacing w:after="0" w:line="480" w:lineRule="auto"/>
        <w:ind w:left="440" w:hanging="440"/>
        <w:rPr>
          <w:b/>
          <w:bCs/>
        </w:rPr>
      </w:pPr>
      <w:r>
        <w:rPr>
          <w:bCs/>
          <w:noProof/>
        </w:rPr>
        <w:t>42.</w:t>
      </w:r>
      <w:r>
        <w:rPr>
          <w:bCs/>
          <w:noProof/>
        </w:rPr>
        <w:tab/>
        <w:t xml:space="preserve">Griffin, J. T. </w:t>
      </w:r>
      <w:r w:rsidRPr="000D2922">
        <w:rPr>
          <w:bCs/>
          <w:i/>
          <w:noProof/>
        </w:rPr>
        <w:t>et al.</w:t>
      </w:r>
      <w:r>
        <w:rPr>
          <w:bCs/>
          <w:noProof/>
        </w:rPr>
        <w:t xml:space="preserve"> Reducing Plasmodium falciparum malaria transmission in Africa: a model-based evaluation of intervention strategies. </w:t>
      </w:r>
      <w:r w:rsidRPr="000D2922">
        <w:rPr>
          <w:bCs/>
          <w:i/>
          <w:noProof/>
        </w:rPr>
        <w:t>PLoS Med.</w:t>
      </w:r>
      <w:r>
        <w:rPr>
          <w:bCs/>
          <w:noProof/>
        </w:rPr>
        <w:t xml:space="preserve"> </w:t>
      </w:r>
      <w:r w:rsidRPr="000D2922">
        <w:rPr>
          <w:b/>
          <w:bCs/>
          <w:noProof/>
        </w:rPr>
        <w:t>7</w:t>
      </w:r>
      <w:r>
        <w:rPr>
          <w:bCs/>
          <w:noProof/>
        </w:rPr>
        <w:t>, e1000324 (2010).</w:t>
      </w:r>
      <w:r w:rsidR="0089542D">
        <w:rPr>
          <w:b/>
          <w:bCs/>
        </w:rPr>
        <w:fldChar w:fldCharType="end"/>
      </w:r>
    </w:p>
    <w:sectPr w:rsidR="0089542D" w:rsidRPr="00D11DDD" w:rsidSect="00BC3518">
      <w:headerReference w:type="default" r:id="rId1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08:58:00Z" w:initials="WC">
    <w:p w14:paraId="269321BC" w14:textId="5946207C" w:rsidR="009F1DF2" w:rsidRPr="009F1DF2" w:rsidRDefault="009F1DF2" w:rsidP="009F1DF2">
      <w:pPr>
        <w:pStyle w:val="ListParagraph"/>
        <w:ind w:left="0"/>
        <w:rPr>
          <w:sz w:val="24"/>
          <w:szCs w:val="24"/>
        </w:rPr>
      </w:pPr>
      <w:r w:rsidRPr="009F1DF2">
        <w:rPr>
          <w:rStyle w:val="CommentReference"/>
        </w:rPr>
        <w:annotationRef/>
      </w:r>
      <w:r w:rsidRPr="009F1DF2">
        <w:rPr>
          <w:sz w:val="24"/>
          <w:szCs w:val="24"/>
        </w:rPr>
        <w:t>Do I want to mention “Urban” somewhere?</w:t>
      </w:r>
    </w:p>
  </w:comment>
  <w:comment w:id="1"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6" w:author="Whittaker, Charlie" w:date="2022-04-01T16:24:00Z" w:initials="WC">
    <w:p w14:paraId="31FCEB82" w14:textId="291EA736" w:rsidR="001C6B25" w:rsidRDefault="001C6B25">
      <w:pPr>
        <w:pStyle w:val="CommentText"/>
      </w:pPr>
      <w:r>
        <w:rPr>
          <w:rStyle w:val="CommentReference"/>
        </w:rPr>
        <w:annotationRef/>
      </w:r>
      <w:r>
        <w:t xml:space="preserve">Will input when we’re closer to submitting. </w:t>
      </w:r>
    </w:p>
  </w:comment>
  <w:comment w:id="7" w:author="Whittaker, Charlie" w:date="2022-04-01T16:24:00Z" w:initials="WC">
    <w:p w14:paraId="376A914B" w14:textId="044770A5" w:rsidR="001C6B25" w:rsidRDefault="001C6B25">
      <w:pPr>
        <w:pStyle w:val="CommentText"/>
      </w:pPr>
      <w:r>
        <w:rPr>
          <w:rStyle w:val="CommentReference"/>
        </w:rPr>
        <w:annotationRef/>
      </w:r>
      <w:r>
        <w:t xml:space="preserve">Will input when we’re closer to submitting. </w:t>
      </w:r>
    </w:p>
  </w:comment>
  <w:comment w:id="8" w:author="Whittaker, Charlie" w:date="2022-03-31T12:17:00Z" w:initials="WC">
    <w:p w14:paraId="5EE0760F" w14:textId="17388305" w:rsidR="003224BD" w:rsidRDefault="00D91BA6">
      <w:pPr>
        <w:pStyle w:val="CommentText"/>
      </w:pPr>
      <w:r>
        <w:rPr>
          <w:rStyle w:val="CommentReference"/>
        </w:rPr>
        <w:annotationRef/>
      </w:r>
      <w:r w:rsidR="003224BD">
        <w:t>Specific Questions for this Figure:</w:t>
      </w:r>
    </w:p>
    <w:p w14:paraId="6E071860" w14:textId="211B5342" w:rsidR="003224BD" w:rsidRDefault="003224BD">
      <w:pPr>
        <w:pStyle w:val="CommentText"/>
      </w:pPr>
    </w:p>
    <w:p w14:paraId="3055C559" w14:textId="1C288F58" w:rsidR="003224BD" w:rsidRDefault="003224BD" w:rsidP="003224BD">
      <w:pPr>
        <w:pStyle w:val="CommentText"/>
        <w:numPr>
          <w:ilvl w:val="0"/>
          <w:numId w:val="10"/>
        </w:numPr>
      </w:pPr>
      <w:r w:rsidRPr="003224BD">
        <w:t>Sho</w:t>
      </w:r>
      <w:r>
        <w:t xml:space="preserve">uld I remove panel </w:t>
      </w:r>
      <w:r>
        <w:rPr>
          <w:b/>
          <w:bCs/>
        </w:rPr>
        <w:t>(B)</w:t>
      </w:r>
      <w:r>
        <w:t>?</w:t>
      </w:r>
    </w:p>
    <w:p w14:paraId="37D04765" w14:textId="1FE9F46D" w:rsidR="003224BD" w:rsidRDefault="003224BD" w:rsidP="003224BD">
      <w:pPr>
        <w:pStyle w:val="CommentText"/>
        <w:numPr>
          <w:ilvl w:val="0"/>
          <w:numId w:val="10"/>
        </w:numPr>
      </w:pPr>
      <w:r>
        <w:t xml:space="preserve">Should I do more with </w:t>
      </w:r>
      <w:r>
        <w:rPr>
          <w:b/>
          <w:bCs/>
        </w:rPr>
        <w:t>(C)</w:t>
      </w:r>
      <w:r>
        <w:t xml:space="preserve"> – for example, </w:t>
      </w:r>
      <w:r>
        <w:rPr>
          <w:b/>
          <w:bCs/>
        </w:rPr>
        <w:t>(C)</w:t>
      </w:r>
      <w:r>
        <w:t xml:space="preserve"> currently assumes:</w:t>
      </w:r>
    </w:p>
    <w:p w14:paraId="5B0FE08F" w14:textId="6EFF4F81" w:rsidR="003224BD" w:rsidRPr="003224BD" w:rsidRDefault="003224BD" w:rsidP="003224BD">
      <w:pPr>
        <w:pStyle w:val="CommentText"/>
        <w:numPr>
          <w:ilvl w:val="1"/>
          <w:numId w:val="10"/>
        </w:numPr>
      </w:pPr>
      <w:r>
        <w:t xml:space="preserve"> Guaranteed catching of </w:t>
      </w:r>
      <w:proofErr w:type="spellStart"/>
      <w:proofErr w:type="gramStart"/>
      <w:r>
        <w:rPr>
          <w:i/>
          <w:iCs/>
        </w:rPr>
        <w:t>A.stephensi</w:t>
      </w:r>
      <w:proofErr w:type="spellEnd"/>
      <w:proofErr w:type="gramEnd"/>
      <w:r>
        <w:t xml:space="preserve"> during the month with highest catch (all other monthly probabilities are scaled to that) </w:t>
      </w:r>
      <w:r>
        <w:rPr>
          <w:b/>
          <w:bCs/>
        </w:rPr>
        <w:t xml:space="preserve">– I could present other graphs where instead of assuming p(catching </w:t>
      </w:r>
      <w:proofErr w:type="spellStart"/>
      <w:r>
        <w:rPr>
          <w:b/>
          <w:bCs/>
        </w:rPr>
        <w:t>stephensi</w:t>
      </w:r>
      <w:proofErr w:type="spellEnd"/>
      <w:r>
        <w:rPr>
          <w:b/>
          <w:bCs/>
        </w:rPr>
        <w:t xml:space="preserve"> in peak month) = 1, we use a probability that != 1 e.g. 0.8, 0.6 etc. </w:t>
      </w:r>
    </w:p>
    <w:p w14:paraId="5399F0B0" w14:textId="2B97C91B" w:rsidR="003224BD" w:rsidRPr="003224BD" w:rsidRDefault="003224BD" w:rsidP="003224BD">
      <w:pPr>
        <w:pStyle w:val="CommentText"/>
        <w:numPr>
          <w:ilvl w:val="1"/>
          <w:numId w:val="10"/>
        </w:numPr>
      </w:pPr>
      <w:r>
        <w:t xml:space="preserve">That sampling is entirely random with the only constraint that the months are continuous </w:t>
      </w:r>
      <w:r>
        <w:rPr>
          <w:b/>
          <w:bCs/>
        </w:rPr>
        <w:t>–</w:t>
      </w:r>
      <w:r>
        <w:t xml:space="preserve"> </w:t>
      </w:r>
      <w:r w:rsidRPr="003224BD">
        <w:rPr>
          <w:b/>
          <w:bCs/>
        </w:rPr>
        <w:t>I could</w:t>
      </w:r>
      <w:r>
        <w:rPr>
          <w:b/>
          <w:bCs/>
        </w:rPr>
        <w:t xml:space="preserve"> do something contrasting temporally targeted surveillance (</w:t>
      </w:r>
      <w:proofErr w:type="gramStart"/>
      <w:r>
        <w:rPr>
          <w:b/>
          <w:bCs/>
        </w:rPr>
        <w:t>e.g.</w:t>
      </w:r>
      <w:proofErr w:type="gramEnd"/>
      <w:r>
        <w:rPr>
          <w:b/>
          <w:bCs/>
        </w:rPr>
        <w:t xml:space="preserve"> conducting surveys with knowledge of when </w:t>
      </w:r>
      <w:proofErr w:type="spellStart"/>
      <w:r w:rsidRPr="003224BD">
        <w:rPr>
          <w:b/>
          <w:bCs/>
          <w:i/>
          <w:iCs/>
        </w:rPr>
        <w:t>stephe</w:t>
      </w:r>
      <w:r>
        <w:rPr>
          <w:b/>
          <w:bCs/>
          <w:i/>
          <w:iCs/>
        </w:rPr>
        <w:t>n</w:t>
      </w:r>
      <w:r w:rsidRPr="003224BD">
        <w:rPr>
          <w:b/>
          <w:bCs/>
          <w:i/>
          <w:iCs/>
        </w:rPr>
        <w:t>si</w:t>
      </w:r>
      <w:proofErr w:type="spellEnd"/>
      <w:r>
        <w:rPr>
          <w:b/>
          <w:bCs/>
          <w:i/>
          <w:iCs/>
        </w:rPr>
        <w:t xml:space="preserve"> </w:t>
      </w:r>
      <w:r>
        <w:rPr>
          <w:b/>
          <w:bCs/>
        </w:rPr>
        <w:t xml:space="preserve">populations peak to time catches with peaks) vs non-temporally targeted surveillance (i.e. without any knowledge of when peaks might be).  </w:t>
      </w:r>
    </w:p>
    <w:p w14:paraId="54F90C83" w14:textId="77777777" w:rsidR="003224BD" w:rsidRDefault="003224BD">
      <w:pPr>
        <w:pStyle w:val="CommentText"/>
      </w:pPr>
    </w:p>
    <w:p w14:paraId="2E0D8AF1" w14:textId="3DD97EE7" w:rsidR="00D91BA6" w:rsidRPr="008168D2" w:rsidRDefault="008168D2">
      <w:pPr>
        <w:pStyle w:val="CommentText"/>
      </w:pPr>
      <w:r>
        <w:t xml:space="preserve">What do you think? The figure would then remove </w:t>
      </w:r>
      <w:r>
        <w:rPr>
          <w:b/>
          <w:bCs/>
        </w:rPr>
        <w:t>(B</w:t>
      </w:r>
      <w:proofErr w:type="gramStart"/>
      <w:r>
        <w:rPr>
          <w:b/>
          <w:bCs/>
        </w:rPr>
        <w:t>)</w:t>
      </w:r>
      <w:r>
        <w:t>, and</w:t>
      </w:r>
      <w:proofErr w:type="gramEnd"/>
      <w:r>
        <w:t xml:space="preserve"> expand </w:t>
      </w:r>
      <w:r>
        <w:rPr>
          <w:b/>
          <w:bCs/>
        </w:rPr>
        <w:t>(C)</w:t>
      </w:r>
      <w:r>
        <w:t xml:space="preserve"> into probably two figures showing the benefit of understanding when seasonal peaks are likely to occur (and annual dynamics more generally) in terms of optimising surveillance and detection of the vector. </w:t>
      </w:r>
    </w:p>
  </w:comment>
  <w:comment w:id="9" w:author="Whittaker, Charlie" w:date="2022-03-31T12:14:00Z" w:initials="WC">
    <w:p w14:paraId="53C4DDDB" w14:textId="77777777" w:rsidR="008641C0" w:rsidRDefault="00955BEF" w:rsidP="008641C0">
      <w:pPr>
        <w:pStyle w:val="CommentText"/>
      </w:pPr>
      <w:r>
        <w:rPr>
          <w:rStyle w:val="CommentReference"/>
        </w:rPr>
        <w:annotationRef/>
      </w:r>
      <w:r w:rsidR="008641C0">
        <w:rPr>
          <w:rStyle w:val="CommentReference"/>
        </w:rPr>
        <w:annotationRef/>
      </w:r>
      <w:r w:rsidR="008641C0">
        <w:t>Specific Questions for this Figure:</w:t>
      </w:r>
    </w:p>
    <w:p w14:paraId="20DF304E" w14:textId="287BC92E" w:rsidR="008641C0" w:rsidRDefault="008641C0">
      <w:pPr>
        <w:pStyle w:val="CommentText"/>
      </w:pPr>
    </w:p>
    <w:p w14:paraId="2FE1A25C" w14:textId="6F3CEDF7" w:rsidR="008641C0" w:rsidRDefault="008641C0" w:rsidP="008641C0">
      <w:pPr>
        <w:pStyle w:val="CommentText"/>
        <w:numPr>
          <w:ilvl w:val="0"/>
          <w:numId w:val="11"/>
        </w:numPr>
      </w:pPr>
      <w:r>
        <w:t xml:space="preserve">Any better suggestions for nice colour schemes – not a huge fan of this; feels a bit boring... </w:t>
      </w:r>
    </w:p>
    <w:p w14:paraId="4555C0C9" w14:textId="77777777" w:rsidR="002611B4" w:rsidRDefault="008641C0" w:rsidP="008641C0">
      <w:pPr>
        <w:pStyle w:val="CommentText"/>
        <w:numPr>
          <w:ilvl w:val="0"/>
          <w:numId w:val="11"/>
        </w:numPr>
      </w:pPr>
      <w:r>
        <w:t>Currently all the plotted IRS impact is assuming optimal timing of the round (</w:t>
      </w:r>
      <w:proofErr w:type="gramStart"/>
      <w:r>
        <w:t>i.e.</w:t>
      </w:r>
      <w:proofErr w:type="gramEnd"/>
      <w:r>
        <w:t xml:space="preserve"> timing it so that it achieves maximum impact) – is it worth me also showing what the average impact of IRS delivered at a random time across the course of the year looks like? </w:t>
      </w:r>
    </w:p>
    <w:p w14:paraId="07B63E4B" w14:textId="77777777" w:rsidR="002611B4" w:rsidRPr="002611B4" w:rsidRDefault="008641C0" w:rsidP="002611B4">
      <w:pPr>
        <w:pStyle w:val="CommentText"/>
        <w:numPr>
          <w:ilvl w:val="1"/>
          <w:numId w:val="11"/>
        </w:numPr>
      </w:pPr>
      <w:r>
        <w:t>I think this would highlight that in seasonal settings (</w:t>
      </w:r>
      <w:proofErr w:type="gramStart"/>
      <w:r>
        <w:t>i.e.</w:t>
      </w:r>
      <w:proofErr w:type="gramEnd"/>
      <w:r>
        <w:t xml:space="preserve"> where </w:t>
      </w:r>
      <w:proofErr w:type="spellStart"/>
      <w:r>
        <w:rPr>
          <w:i/>
          <w:iCs/>
        </w:rPr>
        <w:t>stephensi</w:t>
      </w:r>
      <w:proofErr w:type="spellEnd"/>
      <w:r>
        <w:rPr>
          <w:iCs/>
        </w:rPr>
        <w:t xml:space="preserve"> profile is most seasonal), there’s big benefit of understanding and predicting seasonal peaks</w:t>
      </w:r>
      <w:r w:rsidR="002611B4">
        <w:rPr>
          <w:iCs/>
        </w:rPr>
        <w:t xml:space="preserve"> (so that you can time IRS appropriately and achieve maximal impact). </w:t>
      </w:r>
    </w:p>
    <w:p w14:paraId="1E2A5FB9" w14:textId="77777777" w:rsidR="002611B4" w:rsidRDefault="002611B4" w:rsidP="002611B4">
      <w:pPr>
        <w:pStyle w:val="CommentText"/>
        <w:rPr>
          <w:iCs/>
        </w:rPr>
      </w:pPr>
    </w:p>
    <w:p w14:paraId="380BD78F" w14:textId="5FAB5650" w:rsidR="00955BEF" w:rsidRDefault="002611B4" w:rsidP="002611B4">
      <w:pPr>
        <w:pStyle w:val="CommentText"/>
      </w:pPr>
      <w:r>
        <w:rPr>
          <w:iCs/>
        </w:rPr>
        <w:t xml:space="preserve">What do you think? I’d consider removing </w:t>
      </w:r>
      <w:r>
        <w:rPr>
          <w:b/>
          <w:bCs/>
          <w:iCs/>
        </w:rPr>
        <w:t>(D)</w:t>
      </w:r>
      <w:r>
        <w:rPr>
          <w:iCs/>
        </w:rPr>
        <w:t xml:space="preserve"> and expand </w:t>
      </w:r>
      <w:r>
        <w:rPr>
          <w:b/>
          <w:bCs/>
          <w:iCs/>
        </w:rPr>
        <w:t>(B)</w:t>
      </w:r>
      <w:r>
        <w:rPr>
          <w:iCs/>
        </w:rPr>
        <w:t xml:space="preserve"> and </w:t>
      </w:r>
      <w:r>
        <w:rPr>
          <w:b/>
          <w:bCs/>
          <w:iCs/>
        </w:rPr>
        <w:t>(C)</w:t>
      </w:r>
      <w:r>
        <w:rPr>
          <w:iCs/>
        </w:rPr>
        <w:t xml:space="preserve"> to show both the impacts on malaria burden for optimal timing (as currently shown) </w:t>
      </w:r>
      <w:proofErr w:type="gramStart"/>
      <w:r>
        <w:rPr>
          <w:iCs/>
        </w:rPr>
        <w:t>and also</w:t>
      </w:r>
      <w:proofErr w:type="gramEnd"/>
      <w:r>
        <w:rPr>
          <w:iCs/>
        </w:rPr>
        <w:t xml:space="preserve"> for random/non-optimal timing (which I don’t currently have). Let me know 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321BC" w15:done="0"/>
  <w15:commentEx w15:paraId="11FE2F89" w15:done="0"/>
  <w15:commentEx w15:paraId="31FCEB82" w15:done="0"/>
  <w15:commentEx w15:paraId="376A914B"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3D2A" w16cex:dateUtc="2022-04-01T07:58:00Z"/>
  <w16cex:commentExtensible w16cex:durableId="25B5EF2B" w16cex:dateUtc="2022-02-15T09:21:00Z"/>
  <w16cex:commentExtensible w16cex:durableId="25F1A5A7" w16cex:dateUtc="2022-04-01T15:24:00Z"/>
  <w16cex:commentExtensible w16cex:durableId="25F1A5B6" w16cex:dateUtc="2022-04-01T15:24: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321BC" w16cid:durableId="25F13D2A"/>
  <w16cid:commentId w16cid:paraId="11FE2F89" w16cid:durableId="25B5EF2B"/>
  <w16cid:commentId w16cid:paraId="31FCEB82" w16cid:durableId="25F1A5A7"/>
  <w16cid:commentId w16cid:paraId="376A914B" w16cid:durableId="25F1A5B6"/>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12F4E" w14:textId="77777777" w:rsidR="00FF2FF6" w:rsidRDefault="00FF2FF6" w:rsidP="00BC3518">
      <w:pPr>
        <w:spacing w:after="0" w:line="240" w:lineRule="auto"/>
      </w:pPr>
      <w:r>
        <w:separator/>
      </w:r>
    </w:p>
  </w:endnote>
  <w:endnote w:type="continuationSeparator" w:id="0">
    <w:p w14:paraId="7CCC03C0" w14:textId="77777777" w:rsidR="00FF2FF6" w:rsidRDefault="00FF2FF6"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CB1D8" w14:textId="77777777" w:rsidR="00FF2FF6" w:rsidRDefault="00FF2FF6" w:rsidP="00BC3518">
      <w:pPr>
        <w:spacing w:after="0" w:line="240" w:lineRule="auto"/>
      </w:pPr>
      <w:r>
        <w:separator/>
      </w:r>
    </w:p>
  </w:footnote>
  <w:footnote w:type="continuationSeparator" w:id="0">
    <w:p w14:paraId="64A1F73E" w14:textId="77777777" w:rsidR="00FF2FF6" w:rsidRDefault="00FF2FF6"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proofErr w:type="spellStart"/>
    <w:proofErr w:type="gramStart"/>
    <w:r w:rsidRPr="00BC3518">
      <w:rPr>
        <w:rFonts w:asciiTheme="majorHAnsi" w:hAnsiTheme="majorHAnsi" w:cstheme="majorHAnsi"/>
        <w:i/>
        <w:iCs/>
        <w:sz w:val="20"/>
        <w:lang w:val="fr-FR"/>
      </w:rPr>
      <w:t>A.stephensi</w:t>
    </w:r>
    <w:proofErr w:type="spellEnd"/>
    <w:proofErr w:type="gramEnd"/>
    <w:r w:rsidRPr="00BC3518">
      <w:rPr>
        <w:rFonts w:asciiTheme="majorHAnsi" w:hAnsiTheme="majorHAnsi" w:cstheme="majorHAnsi"/>
        <w:i/>
        <w:iCs/>
        <w:sz w:val="20"/>
        <w:lang w:val="fr-FR"/>
      </w:rPr>
      <w:t xml:space="preserve">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9B75FC"/>
    <w:multiLevelType w:val="hybridMultilevel"/>
    <w:tmpl w:val="8F5426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F820F8"/>
    <w:multiLevelType w:val="hybridMultilevel"/>
    <w:tmpl w:val="016603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3"/>
  </w:num>
  <w:num w:numId="4">
    <w:abstractNumId w:val="7"/>
  </w:num>
  <w:num w:numId="5">
    <w:abstractNumId w:val="8"/>
  </w:num>
  <w:num w:numId="6">
    <w:abstractNumId w:val="0"/>
  </w:num>
  <w:num w:numId="7">
    <w:abstractNumId w:val="9"/>
  </w:num>
  <w:num w:numId="8">
    <w:abstractNumId w:val="1"/>
  </w:num>
  <w:num w:numId="9">
    <w:abstractNumId w:val="6"/>
  </w:num>
  <w:num w:numId="10">
    <w:abstractNumId w:val="4"/>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H527V874K264P878"/>
    <w:docVar w:name="paperpile-doc-name" w:val="New 1st April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7B1"/>
    <w:rsid w:val="00000991"/>
    <w:rsid w:val="00001263"/>
    <w:rsid w:val="00007020"/>
    <w:rsid w:val="00015453"/>
    <w:rsid w:val="00021FB7"/>
    <w:rsid w:val="00034CCC"/>
    <w:rsid w:val="00034EBB"/>
    <w:rsid w:val="000368AD"/>
    <w:rsid w:val="00036CA2"/>
    <w:rsid w:val="000412ED"/>
    <w:rsid w:val="00042817"/>
    <w:rsid w:val="00044D01"/>
    <w:rsid w:val="00052DB2"/>
    <w:rsid w:val="00057683"/>
    <w:rsid w:val="00060C68"/>
    <w:rsid w:val="00061DD1"/>
    <w:rsid w:val="00067285"/>
    <w:rsid w:val="0006742D"/>
    <w:rsid w:val="00073D63"/>
    <w:rsid w:val="00074DD8"/>
    <w:rsid w:val="0008329C"/>
    <w:rsid w:val="000832D0"/>
    <w:rsid w:val="00083AD0"/>
    <w:rsid w:val="00083EF9"/>
    <w:rsid w:val="00084CE5"/>
    <w:rsid w:val="00086030"/>
    <w:rsid w:val="00090717"/>
    <w:rsid w:val="0009392D"/>
    <w:rsid w:val="00093AAE"/>
    <w:rsid w:val="000A53E9"/>
    <w:rsid w:val="000A55EE"/>
    <w:rsid w:val="000B3F75"/>
    <w:rsid w:val="000B5462"/>
    <w:rsid w:val="000D2922"/>
    <w:rsid w:val="000E3F5F"/>
    <w:rsid w:val="000F7A3B"/>
    <w:rsid w:val="00112182"/>
    <w:rsid w:val="00112741"/>
    <w:rsid w:val="001263F5"/>
    <w:rsid w:val="00132BAE"/>
    <w:rsid w:val="00140997"/>
    <w:rsid w:val="0015053B"/>
    <w:rsid w:val="0015119C"/>
    <w:rsid w:val="00170E72"/>
    <w:rsid w:val="00171551"/>
    <w:rsid w:val="00182B80"/>
    <w:rsid w:val="0018490A"/>
    <w:rsid w:val="001858F7"/>
    <w:rsid w:val="001A2CEF"/>
    <w:rsid w:val="001B6FDB"/>
    <w:rsid w:val="001C22A2"/>
    <w:rsid w:val="001C2B58"/>
    <w:rsid w:val="001C6B25"/>
    <w:rsid w:val="001D07A0"/>
    <w:rsid w:val="001D210A"/>
    <w:rsid w:val="001D6CAA"/>
    <w:rsid w:val="001E7C07"/>
    <w:rsid w:val="001F1E7D"/>
    <w:rsid w:val="001F3053"/>
    <w:rsid w:val="00202DFB"/>
    <w:rsid w:val="00207804"/>
    <w:rsid w:val="002117EF"/>
    <w:rsid w:val="00217A3D"/>
    <w:rsid w:val="00220F66"/>
    <w:rsid w:val="002210F3"/>
    <w:rsid w:val="00221505"/>
    <w:rsid w:val="00230DED"/>
    <w:rsid w:val="002340D9"/>
    <w:rsid w:val="00234BA2"/>
    <w:rsid w:val="002363A2"/>
    <w:rsid w:val="00236455"/>
    <w:rsid w:val="00236DF5"/>
    <w:rsid w:val="00242811"/>
    <w:rsid w:val="00242867"/>
    <w:rsid w:val="002432C2"/>
    <w:rsid w:val="002439B4"/>
    <w:rsid w:val="00245946"/>
    <w:rsid w:val="00247454"/>
    <w:rsid w:val="0025400E"/>
    <w:rsid w:val="002552D7"/>
    <w:rsid w:val="0025571B"/>
    <w:rsid w:val="002611B4"/>
    <w:rsid w:val="00263197"/>
    <w:rsid w:val="00263835"/>
    <w:rsid w:val="00263ADD"/>
    <w:rsid w:val="00274F52"/>
    <w:rsid w:val="0028128B"/>
    <w:rsid w:val="00295204"/>
    <w:rsid w:val="002B04D5"/>
    <w:rsid w:val="002B48F3"/>
    <w:rsid w:val="002B5ED2"/>
    <w:rsid w:val="002C2AD8"/>
    <w:rsid w:val="002C3FE9"/>
    <w:rsid w:val="002D129A"/>
    <w:rsid w:val="002D35A7"/>
    <w:rsid w:val="002D3F7E"/>
    <w:rsid w:val="002E016D"/>
    <w:rsid w:val="002E0C78"/>
    <w:rsid w:val="002E25DB"/>
    <w:rsid w:val="002E6613"/>
    <w:rsid w:val="002F2D6F"/>
    <w:rsid w:val="002F7C4D"/>
    <w:rsid w:val="00302C5E"/>
    <w:rsid w:val="00307E18"/>
    <w:rsid w:val="003224BD"/>
    <w:rsid w:val="0034769B"/>
    <w:rsid w:val="003518AE"/>
    <w:rsid w:val="00361887"/>
    <w:rsid w:val="00367E1A"/>
    <w:rsid w:val="00373882"/>
    <w:rsid w:val="00375C35"/>
    <w:rsid w:val="00375E98"/>
    <w:rsid w:val="00376465"/>
    <w:rsid w:val="0038309E"/>
    <w:rsid w:val="0038450A"/>
    <w:rsid w:val="00385752"/>
    <w:rsid w:val="003C3CF7"/>
    <w:rsid w:val="003C4E44"/>
    <w:rsid w:val="003D57DD"/>
    <w:rsid w:val="003E3E7B"/>
    <w:rsid w:val="003E4AE6"/>
    <w:rsid w:val="003E7F56"/>
    <w:rsid w:val="003F1D90"/>
    <w:rsid w:val="003F6FCA"/>
    <w:rsid w:val="00411F66"/>
    <w:rsid w:val="0042381C"/>
    <w:rsid w:val="004250EE"/>
    <w:rsid w:val="00436160"/>
    <w:rsid w:val="0044219A"/>
    <w:rsid w:val="004504BC"/>
    <w:rsid w:val="00466A3F"/>
    <w:rsid w:val="0047488B"/>
    <w:rsid w:val="00481916"/>
    <w:rsid w:val="004916DB"/>
    <w:rsid w:val="00492E1B"/>
    <w:rsid w:val="00493892"/>
    <w:rsid w:val="004A04C0"/>
    <w:rsid w:val="004A46A7"/>
    <w:rsid w:val="004B165B"/>
    <w:rsid w:val="004B29EB"/>
    <w:rsid w:val="004B4EE2"/>
    <w:rsid w:val="004C0DA2"/>
    <w:rsid w:val="004D0E7B"/>
    <w:rsid w:val="004D52F0"/>
    <w:rsid w:val="004E6B15"/>
    <w:rsid w:val="004E6E36"/>
    <w:rsid w:val="004F0288"/>
    <w:rsid w:val="004F1C60"/>
    <w:rsid w:val="004F4BFE"/>
    <w:rsid w:val="00507E9A"/>
    <w:rsid w:val="00512601"/>
    <w:rsid w:val="0051328C"/>
    <w:rsid w:val="00516712"/>
    <w:rsid w:val="00523695"/>
    <w:rsid w:val="005250E3"/>
    <w:rsid w:val="00530406"/>
    <w:rsid w:val="00535C58"/>
    <w:rsid w:val="005568B6"/>
    <w:rsid w:val="00560540"/>
    <w:rsid w:val="0056585E"/>
    <w:rsid w:val="00590A2F"/>
    <w:rsid w:val="00591FB3"/>
    <w:rsid w:val="005A25F1"/>
    <w:rsid w:val="005A5FAA"/>
    <w:rsid w:val="005B4FED"/>
    <w:rsid w:val="005C60F0"/>
    <w:rsid w:val="005E5551"/>
    <w:rsid w:val="005F1324"/>
    <w:rsid w:val="00622616"/>
    <w:rsid w:val="006227FD"/>
    <w:rsid w:val="0062418A"/>
    <w:rsid w:val="00624DD0"/>
    <w:rsid w:val="00626CBA"/>
    <w:rsid w:val="0063415B"/>
    <w:rsid w:val="00641D09"/>
    <w:rsid w:val="006434EE"/>
    <w:rsid w:val="00650B12"/>
    <w:rsid w:val="00661DD3"/>
    <w:rsid w:val="00662748"/>
    <w:rsid w:val="006671C6"/>
    <w:rsid w:val="006725B9"/>
    <w:rsid w:val="0068675D"/>
    <w:rsid w:val="00694550"/>
    <w:rsid w:val="006963A2"/>
    <w:rsid w:val="00696B4B"/>
    <w:rsid w:val="00696D2D"/>
    <w:rsid w:val="006A3505"/>
    <w:rsid w:val="006A4A79"/>
    <w:rsid w:val="006B0612"/>
    <w:rsid w:val="006E0F4A"/>
    <w:rsid w:val="006E1AF2"/>
    <w:rsid w:val="006E370D"/>
    <w:rsid w:val="006E3AC7"/>
    <w:rsid w:val="006F2729"/>
    <w:rsid w:val="0071471F"/>
    <w:rsid w:val="00715D71"/>
    <w:rsid w:val="00717367"/>
    <w:rsid w:val="00721819"/>
    <w:rsid w:val="0072418C"/>
    <w:rsid w:val="007326E4"/>
    <w:rsid w:val="00735D53"/>
    <w:rsid w:val="0073691E"/>
    <w:rsid w:val="007517A1"/>
    <w:rsid w:val="00751BCD"/>
    <w:rsid w:val="007559B6"/>
    <w:rsid w:val="00763764"/>
    <w:rsid w:val="0076568D"/>
    <w:rsid w:val="00770ED7"/>
    <w:rsid w:val="007724E7"/>
    <w:rsid w:val="00777540"/>
    <w:rsid w:val="00784ED2"/>
    <w:rsid w:val="007853EC"/>
    <w:rsid w:val="007853FB"/>
    <w:rsid w:val="007909EA"/>
    <w:rsid w:val="00795C1E"/>
    <w:rsid w:val="007977CE"/>
    <w:rsid w:val="007A389B"/>
    <w:rsid w:val="007C5881"/>
    <w:rsid w:val="007D1092"/>
    <w:rsid w:val="007D65B2"/>
    <w:rsid w:val="007E0E28"/>
    <w:rsid w:val="007F08E5"/>
    <w:rsid w:val="007F1444"/>
    <w:rsid w:val="008000AD"/>
    <w:rsid w:val="00800905"/>
    <w:rsid w:val="0080146C"/>
    <w:rsid w:val="00801A27"/>
    <w:rsid w:val="008046A6"/>
    <w:rsid w:val="00812418"/>
    <w:rsid w:val="008168D2"/>
    <w:rsid w:val="00823853"/>
    <w:rsid w:val="0082634D"/>
    <w:rsid w:val="00831838"/>
    <w:rsid w:val="00854512"/>
    <w:rsid w:val="00863C1F"/>
    <w:rsid w:val="008641C0"/>
    <w:rsid w:val="0087380F"/>
    <w:rsid w:val="00875444"/>
    <w:rsid w:val="00877A28"/>
    <w:rsid w:val="00880C65"/>
    <w:rsid w:val="00885BE5"/>
    <w:rsid w:val="00885F27"/>
    <w:rsid w:val="00895116"/>
    <w:rsid w:val="0089542D"/>
    <w:rsid w:val="00896232"/>
    <w:rsid w:val="008969CA"/>
    <w:rsid w:val="008A0666"/>
    <w:rsid w:val="008A4201"/>
    <w:rsid w:val="008A5EB3"/>
    <w:rsid w:val="008A65B1"/>
    <w:rsid w:val="008B0EB9"/>
    <w:rsid w:val="008B2F01"/>
    <w:rsid w:val="008B7ADF"/>
    <w:rsid w:val="008C733C"/>
    <w:rsid w:val="008D1259"/>
    <w:rsid w:val="008D4D01"/>
    <w:rsid w:val="008D4D4E"/>
    <w:rsid w:val="008E5CF3"/>
    <w:rsid w:val="008F1AFA"/>
    <w:rsid w:val="008F6FC9"/>
    <w:rsid w:val="009034B4"/>
    <w:rsid w:val="00906A5A"/>
    <w:rsid w:val="00912D17"/>
    <w:rsid w:val="00913442"/>
    <w:rsid w:val="00923078"/>
    <w:rsid w:val="009311CD"/>
    <w:rsid w:val="009324AF"/>
    <w:rsid w:val="00936022"/>
    <w:rsid w:val="0094311B"/>
    <w:rsid w:val="009529CB"/>
    <w:rsid w:val="00955BEF"/>
    <w:rsid w:val="009673BF"/>
    <w:rsid w:val="00971771"/>
    <w:rsid w:val="0097376E"/>
    <w:rsid w:val="009758D8"/>
    <w:rsid w:val="009901C5"/>
    <w:rsid w:val="00990A28"/>
    <w:rsid w:val="009A3C8E"/>
    <w:rsid w:val="009E403E"/>
    <w:rsid w:val="009E5744"/>
    <w:rsid w:val="009F1DF2"/>
    <w:rsid w:val="009F53CD"/>
    <w:rsid w:val="009F58E6"/>
    <w:rsid w:val="009F6E1B"/>
    <w:rsid w:val="00A24EDF"/>
    <w:rsid w:val="00A25BC2"/>
    <w:rsid w:val="00A2601B"/>
    <w:rsid w:val="00A275D3"/>
    <w:rsid w:val="00A3373A"/>
    <w:rsid w:val="00A439AC"/>
    <w:rsid w:val="00A46C07"/>
    <w:rsid w:val="00A5167E"/>
    <w:rsid w:val="00A5615B"/>
    <w:rsid w:val="00A565CC"/>
    <w:rsid w:val="00A56BBE"/>
    <w:rsid w:val="00A57FA5"/>
    <w:rsid w:val="00A70AF5"/>
    <w:rsid w:val="00A773DA"/>
    <w:rsid w:val="00A775ED"/>
    <w:rsid w:val="00A87AC6"/>
    <w:rsid w:val="00A943C1"/>
    <w:rsid w:val="00A9622E"/>
    <w:rsid w:val="00AA3401"/>
    <w:rsid w:val="00AB388A"/>
    <w:rsid w:val="00AB763B"/>
    <w:rsid w:val="00AB7C58"/>
    <w:rsid w:val="00AC7615"/>
    <w:rsid w:val="00AD1CFE"/>
    <w:rsid w:val="00AE4641"/>
    <w:rsid w:val="00AE7672"/>
    <w:rsid w:val="00AF0F71"/>
    <w:rsid w:val="00AF15ED"/>
    <w:rsid w:val="00B04AA0"/>
    <w:rsid w:val="00B06AE4"/>
    <w:rsid w:val="00B07DDD"/>
    <w:rsid w:val="00B10207"/>
    <w:rsid w:val="00B115FA"/>
    <w:rsid w:val="00B11A57"/>
    <w:rsid w:val="00B15A9B"/>
    <w:rsid w:val="00B16D69"/>
    <w:rsid w:val="00B31280"/>
    <w:rsid w:val="00B405AD"/>
    <w:rsid w:val="00B415AF"/>
    <w:rsid w:val="00B428EC"/>
    <w:rsid w:val="00B44C23"/>
    <w:rsid w:val="00B5424C"/>
    <w:rsid w:val="00B63282"/>
    <w:rsid w:val="00B65032"/>
    <w:rsid w:val="00B77E85"/>
    <w:rsid w:val="00B87891"/>
    <w:rsid w:val="00B92179"/>
    <w:rsid w:val="00B978E9"/>
    <w:rsid w:val="00BA3B26"/>
    <w:rsid w:val="00BC3518"/>
    <w:rsid w:val="00BC489F"/>
    <w:rsid w:val="00BD7AF7"/>
    <w:rsid w:val="00BE275C"/>
    <w:rsid w:val="00BE357D"/>
    <w:rsid w:val="00BE671F"/>
    <w:rsid w:val="00BF513D"/>
    <w:rsid w:val="00BF7F97"/>
    <w:rsid w:val="00C0493B"/>
    <w:rsid w:val="00C07A48"/>
    <w:rsid w:val="00C10708"/>
    <w:rsid w:val="00C22050"/>
    <w:rsid w:val="00C22FF3"/>
    <w:rsid w:val="00C251A6"/>
    <w:rsid w:val="00C315F0"/>
    <w:rsid w:val="00C33642"/>
    <w:rsid w:val="00C33BB1"/>
    <w:rsid w:val="00C55B8C"/>
    <w:rsid w:val="00C5721A"/>
    <w:rsid w:val="00C71FE8"/>
    <w:rsid w:val="00C72DF8"/>
    <w:rsid w:val="00C73A6F"/>
    <w:rsid w:val="00C8785F"/>
    <w:rsid w:val="00C93755"/>
    <w:rsid w:val="00C9553D"/>
    <w:rsid w:val="00CA182D"/>
    <w:rsid w:val="00CB062F"/>
    <w:rsid w:val="00CC11A4"/>
    <w:rsid w:val="00CC3B37"/>
    <w:rsid w:val="00CD1F50"/>
    <w:rsid w:val="00CE1EA5"/>
    <w:rsid w:val="00CE32C8"/>
    <w:rsid w:val="00CF0C1F"/>
    <w:rsid w:val="00D00551"/>
    <w:rsid w:val="00D1067F"/>
    <w:rsid w:val="00D11ACA"/>
    <w:rsid w:val="00D11DDD"/>
    <w:rsid w:val="00D228A6"/>
    <w:rsid w:val="00D22C58"/>
    <w:rsid w:val="00D31C25"/>
    <w:rsid w:val="00D400CE"/>
    <w:rsid w:val="00D51BC8"/>
    <w:rsid w:val="00D70054"/>
    <w:rsid w:val="00D74A4D"/>
    <w:rsid w:val="00D76A67"/>
    <w:rsid w:val="00D808BC"/>
    <w:rsid w:val="00D81168"/>
    <w:rsid w:val="00D91BA6"/>
    <w:rsid w:val="00DA1FB1"/>
    <w:rsid w:val="00DA4BFE"/>
    <w:rsid w:val="00DA52E8"/>
    <w:rsid w:val="00DB0AB4"/>
    <w:rsid w:val="00DB0E0C"/>
    <w:rsid w:val="00DB2E9B"/>
    <w:rsid w:val="00DB486E"/>
    <w:rsid w:val="00DC7537"/>
    <w:rsid w:val="00DD1726"/>
    <w:rsid w:val="00DD2FAC"/>
    <w:rsid w:val="00DD2FB9"/>
    <w:rsid w:val="00E05329"/>
    <w:rsid w:val="00E31D0F"/>
    <w:rsid w:val="00E33A9F"/>
    <w:rsid w:val="00E35107"/>
    <w:rsid w:val="00E43FD3"/>
    <w:rsid w:val="00E50AD3"/>
    <w:rsid w:val="00E523A5"/>
    <w:rsid w:val="00E5283D"/>
    <w:rsid w:val="00E52CD6"/>
    <w:rsid w:val="00E53611"/>
    <w:rsid w:val="00E60D43"/>
    <w:rsid w:val="00E632F3"/>
    <w:rsid w:val="00E66160"/>
    <w:rsid w:val="00E71A95"/>
    <w:rsid w:val="00E85E72"/>
    <w:rsid w:val="00E861B1"/>
    <w:rsid w:val="00E9128D"/>
    <w:rsid w:val="00E92404"/>
    <w:rsid w:val="00E954B9"/>
    <w:rsid w:val="00E97F95"/>
    <w:rsid w:val="00EB232F"/>
    <w:rsid w:val="00EB2440"/>
    <w:rsid w:val="00EB3571"/>
    <w:rsid w:val="00EB6558"/>
    <w:rsid w:val="00EB68D1"/>
    <w:rsid w:val="00ED10C1"/>
    <w:rsid w:val="00EE3400"/>
    <w:rsid w:val="00EE4AC4"/>
    <w:rsid w:val="00EE5789"/>
    <w:rsid w:val="00EE57C5"/>
    <w:rsid w:val="00EF5FEF"/>
    <w:rsid w:val="00EF678D"/>
    <w:rsid w:val="00F06254"/>
    <w:rsid w:val="00F0670D"/>
    <w:rsid w:val="00F14A65"/>
    <w:rsid w:val="00F271B2"/>
    <w:rsid w:val="00F27C90"/>
    <w:rsid w:val="00F44463"/>
    <w:rsid w:val="00F52445"/>
    <w:rsid w:val="00F66080"/>
    <w:rsid w:val="00F7787C"/>
    <w:rsid w:val="00F842E6"/>
    <w:rsid w:val="00F90929"/>
    <w:rsid w:val="00FA3507"/>
    <w:rsid w:val="00FA6709"/>
    <w:rsid w:val="00FB247E"/>
    <w:rsid w:val="00FB5AED"/>
    <w:rsid w:val="00FC2BD9"/>
    <w:rsid w:val="00FC5F1A"/>
    <w:rsid w:val="00FD4FE3"/>
    <w:rsid w:val="00FD6E10"/>
    <w:rsid w:val="00FE4584"/>
    <w:rsid w:val="00FE5964"/>
    <w:rsid w:val="00FE685A"/>
    <w:rsid w:val="00FF072E"/>
    <w:rsid w:val="00FF0A25"/>
    <w:rsid w:val="00FF2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 w:type="character" w:styleId="UnresolvedMention">
    <w:name w:val="Unresolved Mention"/>
    <w:basedOn w:val="DefaultParagraphFont"/>
    <w:uiPriority w:val="99"/>
    <w:semiHidden/>
    <w:unhideWhenUsed/>
    <w:rsid w:val="00C72D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github.com/cwhittaker1000/stephenseasonality"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harles.whittaker16@imperial.ac.uk"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2</TotalTime>
  <Pages>18</Pages>
  <Words>19457</Words>
  <Characters>111883</Characters>
  <Application>Microsoft Office Word</Application>
  <DocSecurity>0</DocSecurity>
  <Lines>2151</Lines>
  <Paragraphs>8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39</cp:revision>
  <dcterms:created xsi:type="dcterms:W3CDTF">2022-04-01T08:36:00Z</dcterms:created>
  <dcterms:modified xsi:type="dcterms:W3CDTF">2022-04-01T15:40:00Z</dcterms:modified>
</cp:coreProperties>
</file>